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w:t>
      </w:r>
      <w:r w:rsidR="00612494" w:rsidRPr="00B04F9C">
        <w:rPr>
          <w:rFonts w:cs="Times New Roman"/>
        </w:rPr>
        <w:lastRenderedPageBreak/>
        <w:t>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4C72CBDB"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p>
    <w:p w14:paraId="0D444125" w14:textId="1A2E8600" w:rsidR="002C16C5" w:rsidRDefault="00D33E99" w:rsidP="00847028">
      <w:pPr>
        <w:spacing w:after="120" w:line="360" w:lineRule="auto"/>
        <w:ind w:firstLine="418"/>
        <w:rPr>
          <w:rFonts w:cs="Times New Roman" w:hint="eastAsia"/>
        </w:rPr>
      </w:pPr>
      <w:r w:rsidRPr="00D33E99">
        <w:rPr>
          <w:rFonts w:cs="Times New Roman"/>
          <w:noProof/>
        </w:rPr>
        <w:drawing>
          <wp:inline distT="0" distB="0" distL="0" distR="0" wp14:anchorId="71277EB2" wp14:editId="0A8FD059">
            <wp:extent cx="5274310" cy="4730750"/>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4730750"/>
                    </a:xfrm>
                    <a:prstGeom prst="rect">
                      <a:avLst/>
                    </a:prstGeom>
                    <a:noFill/>
                    <a:ln>
                      <a:noFill/>
                    </a:ln>
                  </pic:spPr>
                </pic:pic>
              </a:graphicData>
            </a:graphic>
          </wp:inline>
        </w:drawing>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lastRenderedPageBreak/>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3E6CD000"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重要，是抽样过程）</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608B6738"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CD6565">
        <w:rPr>
          <w:rFonts w:hint="eastAsia"/>
        </w:rPr>
        <w:t>，对于独著研究，我们认为其只有第一作者，没有末位作者</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38B96188" w:rsidR="00BB6724" w:rsidRDefault="00BB6724" w:rsidP="00E46B6E">
      <w:pPr>
        <w:ind w:firstLineChars="200" w:firstLine="480"/>
      </w:pPr>
      <w:r>
        <w:rPr>
          <w:rFonts w:hint="eastAsia"/>
        </w:rPr>
        <w:lastRenderedPageBreak/>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4B9EE866"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w:t>
      </w:r>
      <w:r w:rsidR="00262D7E">
        <w:t>,</w:t>
      </w:r>
      <w:r w:rsidR="00641F55" w:rsidRPr="00A20442">
        <w:t>619</w:t>
      </w:r>
      <w:r w:rsidR="00FE060E">
        <w:t>,</w:t>
      </w:r>
      <w:r w:rsidR="00641F55" w:rsidRPr="00A20442">
        <w:t>340</w:t>
      </w:r>
      <w:r w:rsidR="00C84127">
        <w:rPr>
          <w:rFonts w:hint="eastAsia"/>
        </w:rPr>
        <w:t>位</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245107F9" w:rsidR="004F7FE5" w:rsidRDefault="00D013F5" w:rsidP="00D013F5">
      <w:commentRangeStart w:id="37"/>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7"/>
      <w:r w:rsidR="008C592A">
        <w:rPr>
          <w:rStyle w:val="ad"/>
        </w:rPr>
        <w:commentReference w:id="37"/>
      </w:r>
    </w:p>
    <w:p w14:paraId="53ABAACE" w14:textId="136B9E11" w:rsidR="00B009E1" w:rsidRDefault="00B009E1" w:rsidP="00B009E1">
      <w:pPr>
        <w:ind w:firstLineChars="200" w:firstLine="480"/>
      </w:pPr>
      <w:r>
        <w:rPr>
          <w:rFonts w:hint="eastAsia"/>
        </w:rPr>
        <w:t>下图反映的是时点</w:t>
      </w:r>
      <w:r w:rsidR="00DD6082">
        <w:rPr>
          <w:rFonts w:hint="eastAsia"/>
        </w:rPr>
        <w:t>（时点的含义是，第</w:t>
      </w:r>
      <w:r w:rsidR="00DD6082">
        <w:rPr>
          <w:rFonts w:hint="eastAsia"/>
        </w:rPr>
        <w:t>n</w:t>
      </w:r>
      <w:r w:rsidR="00DD6082">
        <w:rPr>
          <w:rFonts w:hint="eastAsia"/>
        </w:rPr>
        <w:t>个以主要贡献者身份发文的年份）</w:t>
      </w:r>
      <w:r>
        <w:rPr>
          <w:rFonts w:hint="eastAsia"/>
        </w:rPr>
        <w:t>的情况，即在职业生涯第</w:t>
      </w:r>
      <w:r>
        <w:rPr>
          <w:rFonts w:hint="eastAsia"/>
        </w:rPr>
        <w:t>n</w:t>
      </w:r>
      <w:r>
        <w:rPr>
          <w:rFonts w:hint="eastAsia"/>
        </w:rPr>
        <w:t>年以主要贡献者发文的情况。能在职业生涯中有</w:t>
      </w:r>
      <w:r>
        <w:rPr>
          <w:rFonts w:hint="eastAsia"/>
        </w:rPr>
        <w:t>9</w:t>
      </w:r>
      <w:r>
        <w:rPr>
          <w:rFonts w:hint="eastAsia"/>
        </w:rPr>
        <w:t>年都发表主要贡献者文献的研究者，</w:t>
      </w:r>
      <w:r w:rsidR="00476AC8">
        <w:rPr>
          <w:rFonts w:hint="eastAsia"/>
        </w:rPr>
        <w:t>大约只有四分之一（</w:t>
      </w:r>
      <w:r w:rsidR="00476AC8">
        <w:rPr>
          <w:rFonts w:hint="eastAsia"/>
        </w:rPr>
        <w:t>110/475</w:t>
      </w:r>
      <w:r w:rsidR="00476AC8">
        <w:rPr>
          <w:rFonts w:hint="eastAsia"/>
        </w:rPr>
        <w:t>）</w:t>
      </w:r>
      <w:r w:rsidR="003B7C30">
        <w:rPr>
          <w:rFonts w:hint="eastAsia"/>
        </w:rPr>
        <w:t>，显然比上图中单论</w:t>
      </w:r>
      <w:r w:rsidR="00CD7886">
        <w:rPr>
          <w:rFonts w:hint="eastAsia"/>
        </w:rPr>
        <w:t>生涯长度的人数少</w:t>
      </w:r>
      <w:r w:rsidR="00B4357C">
        <w:rPr>
          <w:rFonts w:hint="eastAsia"/>
        </w:rPr>
        <w:t>。</w:t>
      </w:r>
    </w:p>
    <w:p w14:paraId="5EF41B8D" w14:textId="52F2B22D" w:rsidR="000A0F3A" w:rsidRDefault="000A0F3A" w:rsidP="00D013F5">
      <w:r>
        <w:rPr>
          <w:noProof/>
        </w:rPr>
        <w:lastRenderedPageBreak/>
        <w:drawing>
          <wp:inline distT="0" distB="0" distL="0" distR="0" wp14:anchorId="1A39F2E0" wp14:editId="3C27355F">
            <wp:extent cx="5015811" cy="344995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7477" cy="3451101"/>
                    </a:xfrm>
                    <a:prstGeom prst="rect">
                      <a:avLst/>
                    </a:prstGeom>
                    <a:noFill/>
                    <a:ln>
                      <a:noFill/>
                    </a:ln>
                  </pic:spPr>
                </pic:pic>
              </a:graphicData>
            </a:graphic>
          </wp:inline>
        </w:drawing>
      </w:r>
    </w:p>
    <w:p w14:paraId="43AA43E9" w14:textId="303E6761"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超过</w:t>
      </w:r>
      <w:r>
        <w:rPr>
          <w:rFonts w:hint="eastAsia"/>
        </w:rPr>
        <w:t>50%</w:t>
      </w:r>
      <w:r>
        <w:rPr>
          <w:rFonts w:hint="eastAsia"/>
        </w:rPr>
        <w:t>，说明当代科学家占据整个科学史上科学家中很大的比例。对于活跃的研究者来说，退出率低于进入率。</w:t>
      </w:r>
    </w:p>
    <w:p w14:paraId="6A169AA8" w14:textId="3F5BF4B3" w:rsidR="007C412C" w:rsidRPr="00292C2F" w:rsidRDefault="00093C97" w:rsidP="001A686F">
      <w:pPr>
        <w:rPr>
          <w:b/>
          <w:bCs/>
        </w:rPr>
      </w:pPr>
      <w:r>
        <w:rPr>
          <w:noProof/>
        </w:rPr>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294BF56C" w14:textId="5B232D18" w:rsidR="0071685D" w:rsidRPr="00FD3F57" w:rsidRDefault="00292C2F" w:rsidP="00FD3F57">
      <w:pPr>
        <w:ind w:firstLineChars="200" w:firstLine="480"/>
        <w:rPr>
          <w:b/>
          <w:bCs/>
        </w:rPr>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于</w:t>
      </w:r>
      <w:r w:rsidR="006357A8">
        <w:rPr>
          <w:rFonts w:hint="eastAsia"/>
        </w:rPr>
        <w:t>期刊增长速度</w:t>
      </w:r>
      <w:r w:rsidR="004208B1">
        <w:rPr>
          <w:rFonts w:hint="eastAsia"/>
        </w:rPr>
        <w:t>。</w:t>
      </w:r>
    </w:p>
    <w:p w14:paraId="27FAADEF" w14:textId="7D8BB11A" w:rsidR="00375102" w:rsidRDefault="00375102" w:rsidP="00375102">
      <w:pPr>
        <w:ind w:firstLine="420"/>
      </w:pP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7229C8EA"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5206C3">
        <w:rPr>
          <w:rFonts w:hint="eastAsia"/>
        </w:rPr>
        <w:t xml:space="preserve"> </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p>
    <w:p w14:paraId="65C62687" w14:textId="29EFABCC" w:rsidR="006936B0" w:rsidRDefault="00B228D7" w:rsidP="00D2030D">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51917A89" w14:textId="069B3C2B" w:rsidR="00A614D3" w:rsidRDefault="00C40BDC" w:rsidP="00197000">
      <w:pPr>
        <w:ind w:firstLineChars="200" w:firstLine="480"/>
      </w:pPr>
      <w:r>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0C5FEA5B" w14:textId="4A8C7A35" w:rsidR="004B4A35" w:rsidRDefault="004B4A35" w:rsidP="00197000">
      <w:pPr>
        <w:ind w:firstLineChars="200" w:firstLine="480"/>
      </w:pPr>
      <w:r>
        <w:rPr>
          <w:rFonts w:hint="eastAsia"/>
        </w:rPr>
        <w:t>只有到达一个从未到达的领域，</w:t>
      </w:r>
    </w:p>
    <w:p w14:paraId="24135741" w14:textId="367E3BEF" w:rsidR="00693E19" w:rsidRDefault="00693E19" w:rsidP="000D5FE0">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Pr>
          <w:rFonts w:cs="Times New Roman" w:hint="eastAsia"/>
        </w:rPr>
        <w:t>如果后一个时点所发期刊的</w:t>
      </w:r>
      <w:r>
        <w:rPr>
          <w:rFonts w:cs="Times New Roman" w:hint="eastAsia"/>
        </w:rPr>
        <w:t>JCR</w:t>
      </w:r>
      <w:r>
        <w:rPr>
          <w:rFonts w:cs="Times New Roman" w:hint="eastAsia"/>
        </w:rPr>
        <w:t>类别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Pr>
          <w:rFonts w:cs="Times New Roman" w:hint="eastAsia"/>
        </w:rPr>
        <w:t>。我们不认为其发生了转向。</w:t>
      </w:r>
    </w:p>
    <w:p w14:paraId="23CE0762" w14:textId="1EE210D7" w:rsidR="001A7600" w:rsidRPr="001A6E95" w:rsidRDefault="001A7600" w:rsidP="001A6E95">
      <w:pPr>
        <w:pStyle w:val="3"/>
      </w:pPr>
      <w:r>
        <w:rPr>
          <w:rFonts w:hint="eastAsia"/>
        </w:rPr>
        <w:t>以第一个时点为初始集</w:t>
      </w:r>
      <w:r w:rsidR="0097490D">
        <w:rPr>
          <w:rFonts w:hint="eastAsia"/>
        </w:rPr>
        <w:t>（</w:t>
      </w:r>
      <w:r w:rsidR="0097490D">
        <w:rPr>
          <w:rFonts w:hint="eastAsia"/>
        </w:rPr>
        <w:t>J</w:t>
      </w:r>
      <w:r w:rsidR="0097490D">
        <w:t>CR</w:t>
      </w:r>
      <w:r w:rsidR="0097490D">
        <w:rPr>
          <w:rFonts w:hint="eastAsia"/>
        </w:rPr>
        <w:t>小类</w:t>
      </w:r>
      <w:r w:rsidR="00215056">
        <w:rPr>
          <w:rFonts w:hint="eastAsia"/>
        </w:rPr>
        <w:t>，已完成</w:t>
      </w:r>
      <w:r w:rsidR="0097490D">
        <w:rPr>
          <w:rFonts w:hint="eastAsia"/>
        </w:rPr>
        <w:t>）</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B91D8E">
        <w:rPr>
          <w:rFonts w:hint="eastAsia"/>
          <w:highlight w:val="yellow"/>
        </w:rPr>
        <w:t>第</w:t>
      </w:r>
      <w:r w:rsidR="00BF3273" w:rsidRPr="00B91D8E">
        <w:rPr>
          <w:rFonts w:hint="eastAsia"/>
          <w:highlight w:val="yellow"/>
        </w:rPr>
        <w:t>二</w:t>
      </w:r>
      <w:r w:rsidR="007B78EF" w:rsidRPr="00B91D8E">
        <w:rPr>
          <w:rFonts w:hint="eastAsia"/>
          <w:highlight w:val="yellow"/>
        </w:rPr>
        <w:t>年</w:t>
      </w:r>
      <w:r w:rsidR="00B91D8E">
        <w:rPr>
          <w:rFonts w:hint="eastAsia"/>
          <w:highlight w:val="yellow"/>
        </w:rPr>
        <w:t>所有研究者中，</w:t>
      </w:r>
      <w:r w:rsidR="007B78EF" w:rsidRPr="00B91D8E">
        <w:rPr>
          <w:rFonts w:hint="eastAsia"/>
          <w:highlight w:val="yellow"/>
        </w:rPr>
        <w:t>会有</w:t>
      </w:r>
      <w:r w:rsidR="007B78EF" w:rsidRPr="00B91D8E">
        <w:rPr>
          <w:rFonts w:hint="eastAsia"/>
          <w:highlight w:val="yellow"/>
        </w:rPr>
        <w:t>40%</w:t>
      </w:r>
      <w:r w:rsidR="007B78EF" w:rsidRPr="00B91D8E">
        <w:rPr>
          <w:rFonts w:hint="eastAsia"/>
          <w:highlight w:val="yellow"/>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54240052" w:rsidR="00715088" w:rsidRDefault="000C0FBB" w:rsidP="0055580B">
      <w:pPr>
        <w:ind w:firstLineChars="200" w:firstLine="480"/>
      </w:pPr>
      <w:r>
        <w:rPr>
          <w:noProof/>
        </w:rPr>
        <w:lastRenderedPageBreak/>
        <w:drawing>
          <wp:inline distT="0" distB="0" distL="0" distR="0" wp14:anchorId="5DDCD637" wp14:editId="68FD2FEA">
            <wp:extent cx="5274310" cy="4342765"/>
            <wp:effectExtent l="0" t="0" r="2540" b="635"/>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7C12EE51" wp14:editId="51AA91D1">
            <wp:extent cx="5274310" cy="4342765"/>
            <wp:effectExtent l="0" t="0" r="2540" b="635"/>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7D4DA0AB" wp14:editId="70BB8F69">
            <wp:extent cx="5274310" cy="4342765"/>
            <wp:effectExtent l="0" t="0" r="2540" b="635"/>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2619BB15" wp14:editId="28FA0105">
            <wp:extent cx="5274310" cy="4342765"/>
            <wp:effectExtent l="0" t="0" r="2540" b="635"/>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442ACAF4" wp14:editId="645ECD6E">
            <wp:extent cx="5274310" cy="4342765"/>
            <wp:effectExtent l="0" t="0" r="2540" b="63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38B8C091" wp14:editId="46E96C08">
            <wp:extent cx="5274310" cy="4342765"/>
            <wp:effectExtent l="0" t="0" r="2540" b="635"/>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22C050EC" wp14:editId="4A6C56AD">
            <wp:extent cx="5274310" cy="4342765"/>
            <wp:effectExtent l="0" t="0" r="2540" b="635"/>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46ED23D5" wp14:editId="197AADB3">
            <wp:extent cx="5274310" cy="4342765"/>
            <wp:effectExtent l="0" t="0" r="2540" b="635"/>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128481C4" wp14:editId="00479156">
            <wp:extent cx="5274310" cy="4295775"/>
            <wp:effectExtent l="0" t="0" r="2540" b="952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4295775"/>
                    </a:xfrm>
                    <a:prstGeom prst="rect">
                      <a:avLst/>
                    </a:prstGeom>
                    <a:noFill/>
                    <a:ln>
                      <a:noFill/>
                    </a:ln>
                  </pic:spPr>
                </pic:pic>
              </a:graphicData>
            </a:graphic>
          </wp:inline>
        </w:drawing>
      </w:r>
    </w:p>
    <w:p w14:paraId="51762A30" w14:textId="040FCD9F" w:rsidR="001C4AE8" w:rsidRDefault="001C4AE8" w:rsidP="00E35EE7">
      <w:pPr>
        <w:ind w:firstLineChars="200" w:firstLine="480"/>
      </w:pPr>
      <w:r>
        <w:rPr>
          <w:rFonts w:hint="eastAsia"/>
        </w:rPr>
        <w:t>加一个图：</w:t>
      </w:r>
      <w:r w:rsidR="006A0163">
        <w:rPr>
          <w:rFonts w:hint="eastAsia"/>
        </w:rPr>
        <w:t>随着时间推移</w:t>
      </w:r>
      <w:r w:rsidR="00B8308B">
        <w:rPr>
          <w:rFonts w:hint="eastAsia"/>
        </w:rPr>
        <w:t>（</w:t>
      </w:r>
      <w:r w:rsidR="00B7511A">
        <w:rPr>
          <w:rFonts w:hint="eastAsia"/>
        </w:rPr>
        <w:t>1900</w:t>
      </w:r>
      <w:r w:rsidR="00B7511A">
        <w:rPr>
          <w:rFonts w:hint="eastAsia"/>
        </w:rPr>
        <w:t>至</w:t>
      </w:r>
      <w:r w:rsidR="00B11D8C">
        <w:rPr>
          <w:rFonts w:hint="eastAsia"/>
        </w:rPr>
        <w:t>2020</w:t>
      </w:r>
      <w:r w:rsidR="00B8308B">
        <w:rPr>
          <w:rFonts w:hint="eastAsia"/>
        </w:rPr>
        <w:t>）</w:t>
      </w:r>
      <w:r w:rsidR="006A0163">
        <w:rPr>
          <w:rFonts w:hint="eastAsia"/>
        </w:rPr>
        <w:t>，</w:t>
      </w:r>
      <w:r w:rsidR="00057A66">
        <w:rPr>
          <w:rFonts w:hint="eastAsia"/>
        </w:rPr>
        <w:t>平均第</w:t>
      </w:r>
      <w:r w:rsidR="00057A66">
        <w:rPr>
          <w:rFonts w:hint="eastAsia"/>
        </w:rPr>
        <w:t>n</w:t>
      </w:r>
      <w:r w:rsidR="00057A66">
        <w:rPr>
          <w:rFonts w:hint="eastAsia"/>
        </w:rPr>
        <w:t>年</w:t>
      </w:r>
      <w:r w:rsidR="00472314">
        <w:rPr>
          <w:rFonts w:hint="eastAsia"/>
        </w:rPr>
        <w:t>（第</w:t>
      </w:r>
      <w:r w:rsidR="00472314">
        <w:rPr>
          <w:rFonts w:hint="eastAsia"/>
        </w:rPr>
        <w:t>n</w:t>
      </w:r>
      <w:r w:rsidR="00472314">
        <w:rPr>
          <w:rFonts w:hint="eastAsia"/>
        </w:rPr>
        <w:t>个时点，或</w:t>
      </w:r>
      <w:r w:rsidR="00B150A4">
        <w:rPr>
          <w:rFonts w:hint="eastAsia"/>
        </w:rPr>
        <w:t>第</w:t>
      </w:r>
      <w:r w:rsidR="00B150A4">
        <w:rPr>
          <w:rFonts w:hint="eastAsia"/>
        </w:rPr>
        <w:t>n</w:t>
      </w:r>
      <w:r w:rsidR="00B150A4">
        <w:rPr>
          <w:rFonts w:hint="eastAsia"/>
        </w:rPr>
        <w:t>个绝对年份</w:t>
      </w:r>
      <w:r w:rsidR="00472314">
        <w:rPr>
          <w:rFonts w:hint="eastAsia"/>
        </w:rPr>
        <w:t>）</w:t>
      </w:r>
      <w:r w:rsidR="00057A66">
        <w:rPr>
          <w:rFonts w:hint="eastAsia"/>
        </w:rPr>
        <w:t>第一次发生转向。</w:t>
      </w:r>
    </w:p>
    <w:p w14:paraId="3F0B6ED6" w14:textId="60F27B6F"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65DF8B6D" w14:textId="587B8085" w:rsidR="0059161F" w:rsidRDefault="00E35EE7" w:rsidP="00712376">
      <w:pPr>
        <w:ind w:firstLineChars="200" w:firstLine="480"/>
      </w:pPr>
      <w:commentRangeStart w:id="39"/>
      <w:r>
        <w:rPr>
          <w:rFonts w:hint="eastAsia"/>
        </w:rPr>
        <w:t>具体到图书情报学科</w:t>
      </w:r>
      <w:commentRangeEnd w:id="39"/>
      <w:r w:rsidR="00335A84">
        <w:rPr>
          <w:rStyle w:val="ad"/>
        </w:rPr>
        <w:commentReference w:id="39"/>
      </w:r>
      <w:r w:rsidR="00BF4414">
        <w:rPr>
          <w:rFonts w:hint="eastAsia"/>
        </w:rPr>
        <w:t>，在整个学术历史上，</w:t>
      </w:r>
      <w:r w:rsidR="005F4061">
        <w:rPr>
          <w:rFonts w:hint="eastAsia"/>
        </w:rPr>
        <w:t>图书情报领域</w:t>
      </w:r>
      <w:r w:rsidR="001E521C">
        <w:rPr>
          <w:rFonts w:hint="eastAsia"/>
        </w:rPr>
        <w:t>的重要学者，</w:t>
      </w:r>
      <w:r w:rsidR="000E52F5">
        <w:rPr>
          <w:rFonts w:hint="eastAsia"/>
        </w:rPr>
        <w:t>可能来自任何一个学科，</w:t>
      </w:r>
      <w:commentRangeStart w:id="40"/>
      <w:r w:rsidR="000E52F5">
        <w:rPr>
          <w:rFonts w:hint="eastAsia"/>
        </w:rPr>
        <w:t>也可能迁往任何一个学科，</w:t>
      </w:r>
      <w:r w:rsidR="00524DEA">
        <w:rPr>
          <w:rFonts w:hint="eastAsia"/>
        </w:rPr>
        <w:t>学科壁垒不是绝对的</w:t>
      </w:r>
      <w:commentRangeEnd w:id="40"/>
      <w:r w:rsidR="00023F90">
        <w:rPr>
          <w:rStyle w:val="ad"/>
        </w:rPr>
        <w:commentReference w:id="40"/>
      </w:r>
      <w:r w:rsidR="00BF4414">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6C29ED" w14:paraId="2BA2AA35" w14:textId="77777777" w:rsidTr="006C29ED">
        <w:tc>
          <w:tcPr>
            <w:tcW w:w="2090" w:type="dxa"/>
          </w:tcPr>
          <w:p w14:paraId="052ECE1D" w14:textId="7802607E" w:rsidR="006C29ED" w:rsidRDefault="00E527C5" w:rsidP="00712376">
            <w:r>
              <w:rPr>
                <w:rFonts w:hint="eastAsia"/>
              </w:rPr>
              <w:t>分工</w:t>
            </w:r>
          </w:p>
        </w:tc>
        <w:tc>
          <w:tcPr>
            <w:tcW w:w="2023" w:type="dxa"/>
          </w:tcPr>
          <w:p w14:paraId="5F72BD4F" w14:textId="5774647C" w:rsidR="006C29ED" w:rsidRDefault="006C29ED" w:rsidP="00712376"/>
        </w:tc>
        <w:tc>
          <w:tcPr>
            <w:tcW w:w="2091" w:type="dxa"/>
          </w:tcPr>
          <w:p w14:paraId="6FA5F3D7" w14:textId="39414AD2" w:rsidR="006C29ED" w:rsidRDefault="006C29ED" w:rsidP="00712376">
            <w:r>
              <w:rPr>
                <w:rFonts w:hint="eastAsia"/>
              </w:rPr>
              <w:t>转入</w:t>
            </w:r>
            <w:r w:rsidR="00FA60BE">
              <w:rPr>
                <w:rFonts w:hint="eastAsia"/>
              </w:rPr>
              <w:t>人次</w:t>
            </w:r>
          </w:p>
        </w:tc>
        <w:tc>
          <w:tcPr>
            <w:tcW w:w="2092" w:type="dxa"/>
          </w:tcPr>
          <w:p w14:paraId="4C887FFB" w14:textId="69F73432" w:rsidR="006C29ED" w:rsidRDefault="006C29ED" w:rsidP="00712376">
            <w:r>
              <w:rPr>
                <w:rFonts w:hint="eastAsia"/>
              </w:rPr>
              <w:t>转出</w:t>
            </w:r>
            <w:r w:rsidR="00AE4324">
              <w:rPr>
                <w:rFonts w:hint="eastAsia"/>
              </w:rPr>
              <w:t>数</w:t>
            </w:r>
            <w:r w:rsidR="00FA60BE">
              <w:rPr>
                <w:rFonts w:hint="eastAsia"/>
              </w:rPr>
              <w:t>人次</w:t>
            </w:r>
          </w:p>
        </w:tc>
      </w:tr>
      <w:tr w:rsidR="0009139E" w14:paraId="17822F4D" w14:textId="77777777" w:rsidTr="00E527C5">
        <w:tc>
          <w:tcPr>
            <w:tcW w:w="2090" w:type="dxa"/>
            <w:vMerge w:val="restart"/>
            <w:vAlign w:val="center"/>
          </w:tcPr>
          <w:p w14:paraId="1A688DEB" w14:textId="13BD8037" w:rsidR="0009139E" w:rsidRDefault="0009139E" w:rsidP="00E527C5">
            <w:pPr>
              <w:jc w:val="left"/>
            </w:pPr>
            <w:r>
              <w:rPr>
                <w:rFonts w:hint="eastAsia"/>
              </w:rPr>
              <w:t>主要负责人</w:t>
            </w:r>
          </w:p>
        </w:tc>
        <w:tc>
          <w:tcPr>
            <w:tcW w:w="2023" w:type="dxa"/>
          </w:tcPr>
          <w:p w14:paraId="48E6DD23" w14:textId="0F5CD43F" w:rsidR="0009139E" w:rsidRDefault="0009139E" w:rsidP="00712376">
            <w:r>
              <w:rPr>
                <w:rFonts w:hint="eastAsia"/>
              </w:rPr>
              <w:t>作者数</w:t>
            </w:r>
          </w:p>
        </w:tc>
        <w:tc>
          <w:tcPr>
            <w:tcW w:w="2091" w:type="dxa"/>
          </w:tcPr>
          <w:p w14:paraId="381941F8" w14:textId="49C89016" w:rsidR="0009139E" w:rsidRDefault="00A728CB" w:rsidP="00712376">
            <w:r>
              <w:rPr>
                <w:rFonts w:hint="eastAsia"/>
              </w:rPr>
              <w:t>14991</w:t>
            </w:r>
          </w:p>
        </w:tc>
        <w:tc>
          <w:tcPr>
            <w:tcW w:w="2092" w:type="dxa"/>
          </w:tcPr>
          <w:p w14:paraId="3C049984" w14:textId="4C95F225" w:rsidR="0009139E" w:rsidRDefault="00BF4136" w:rsidP="00712376">
            <w:r w:rsidRPr="00BF4136">
              <w:t>14734</w:t>
            </w:r>
          </w:p>
        </w:tc>
      </w:tr>
      <w:tr w:rsidR="0009139E" w14:paraId="65BD7666" w14:textId="77777777" w:rsidTr="00E527C5">
        <w:tc>
          <w:tcPr>
            <w:tcW w:w="2090" w:type="dxa"/>
            <w:vMerge/>
            <w:vAlign w:val="center"/>
          </w:tcPr>
          <w:p w14:paraId="785D6859" w14:textId="77777777" w:rsidR="0009139E" w:rsidRDefault="0009139E" w:rsidP="00E527C5">
            <w:pPr>
              <w:jc w:val="left"/>
            </w:pPr>
          </w:p>
        </w:tc>
        <w:tc>
          <w:tcPr>
            <w:tcW w:w="2023" w:type="dxa"/>
          </w:tcPr>
          <w:p w14:paraId="33972067" w14:textId="0A31DB1B" w:rsidR="0009139E" w:rsidRDefault="0009139E" w:rsidP="00712376">
            <w:r>
              <w:rPr>
                <w:rFonts w:hint="eastAsia"/>
              </w:rPr>
              <w:t>学科数</w:t>
            </w:r>
          </w:p>
        </w:tc>
        <w:tc>
          <w:tcPr>
            <w:tcW w:w="2091" w:type="dxa"/>
          </w:tcPr>
          <w:p w14:paraId="32791432" w14:textId="15CF6F03" w:rsidR="0009139E" w:rsidRDefault="006A363F" w:rsidP="00712376">
            <w:r w:rsidRPr="006A363F">
              <w:t>246</w:t>
            </w:r>
          </w:p>
        </w:tc>
        <w:tc>
          <w:tcPr>
            <w:tcW w:w="2092" w:type="dxa"/>
          </w:tcPr>
          <w:p w14:paraId="6A08915C" w14:textId="09F11351" w:rsidR="0009139E" w:rsidRDefault="00D75FDB" w:rsidP="00712376">
            <w:r w:rsidRPr="00D75FDB">
              <w:t>245</w:t>
            </w:r>
          </w:p>
        </w:tc>
      </w:tr>
      <w:tr w:rsidR="00307634" w14:paraId="7ADA014A" w14:textId="77777777" w:rsidTr="00E527C5">
        <w:tc>
          <w:tcPr>
            <w:tcW w:w="2090" w:type="dxa"/>
            <w:vMerge w:val="restart"/>
            <w:vAlign w:val="center"/>
          </w:tcPr>
          <w:p w14:paraId="30740A30" w14:textId="527CBFC1" w:rsidR="00307634" w:rsidRDefault="00307634" w:rsidP="00E527C5">
            <w:pPr>
              <w:jc w:val="left"/>
            </w:pPr>
            <w:r>
              <w:rPr>
                <w:rFonts w:hint="eastAsia"/>
              </w:rPr>
              <w:t>第一作者</w:t>
            </w:r>
          </w:p>
        </w:tc>
        <w:tc>
          <w:tcPr>
            <w:tcW w:w="2023" w:type="dxa"/>
          </w:tcPr>
          <w:p w14:paraId="1A8705A5" w14:textId="224CF467" w:rsidR="00307634" w:rsidRDefault="00307634" w:rsidP="00C956F9">
            <w:r>
              <w:rPr>
                <w:rFonts w:hint="eastAsia"/>
              </w:rPr>
              <w:t>作者数</w:t>
            </w:r>
          </w:p>
        </w:tc>
        <w:tc>
          <w:tcPr>
            <w:tcW w:w="2091" w:type="dxa"/>
          </w:tcPr>
          <w:p w14:paraId="6EB792D3" w14:textId="7375248F" w:rsidR="00307634" w:rsidRDefault="00CC3F35" w:rsidP="00C956F9">
            <w:r w:rsidRPr="00CC3F35">
              <w:t>9803</w:t>
            </w:r>
          </w:p>
        </w:tc>
        <w:tc>
          <w:tcPr>
            <w:tcW w:w="2092" w:type="dxa"/>
          </w:tcPr>
          <w:p w14:paraId="13889C1F" w14:textId="25D618C3" w:rsidR="00307634" w:rsidRDefault="00840A25" w:rsidP="00C956F9">
            <w:r w:rsidRPr="00840A25">
              <w:t>9642</w:t>
            </w:r>
          </w:p>
        </w:tc>
      </w:tr>
      <w:tr w:rsidR="00307634" w14:paraId="21738507" w14:textId="77777777" w:rsidTr="00E527C5">
        <w:tc>
          <w:tcPr>
            <w:tcW w:w="2090" w:type="dxa"/>
            <w:vMerge/>
            <w:vAlign w:val="center"/>
          </w:tcPr>
          <w:p w14:paraId="18705E49" w14:textId="77777777" w:rsidR="00307634" w:rsidRDefault="00307634" w:rsidP="00E527C5">
            <w:pPr>
              <w:jc w:val="left"/>
            </w:pPr>
          </w:p>
        </w:tc>
        <w:tc>
          <w:tcPr>
            <w:tcW w:w="2023" w:type="dxa"/>
          </w:tcPr>
          <w:p w14:paraId="4446B8A7" w14:textId="7D48DCC5" w:rsidR="00307634" w:rsidRDefault="00307634" w:rsidP="00C956F9">
            <w:r>
              <w:rPr>
                <w:rFonts w:hint="eastAsia"/>
              </w:rPr>
              <w:t>学科数</w:t>
            </w:r>
          </w:p>
        </w:tc>
        <w:tc>
          <w:tcPr>
            <w:tcW w:w="2091" w:type="dxa"/>
          </w:tcPr>
          <w:p w14:paraId="29DDC74D" w14:textId="1D0F5131" w:rsidR="00307634" w:rsidRDefault="003D470C" w:rsidP="00C956F9">
            <w:r w:rsidRPr="00EB7867">
              <w:t>238</w:t>
            </w:r>
          </w:p>
        </w:tc>
        <w:tc>
          <w:tcPr>
            <w:tcW w:w="2092" w:type="dxa"/>
          </w:tcPr>
          <w:p w14:paraId="3C3391F7" w14:textId="6716170D" w:rsidR="00307634" w:rsidRDefault="00E33A2E" w:rsidP="00C956F9">
            <w:r w:rsidRPr="00E33A2E">
              <w:t>241</w:t>
            </w:r>
          </w:p>
        </w:tc>
      </w:tr>
      <w:tr w:rsidR="00307634" w14:paraId="4D2AEC96" w14:textId="77777777" w:rsidTr="00E527C5">
        <w:tc>
          <w:tcPr>
            <w:tcW w:w="2090" w:type="dxa"/>
            <w:vMerge w:val="restart"/>
            <w:vAlign w:val="center"/>
          </w:tcPr>
          <w:p w14:paraId="67C31E47" w14:textId="5F12F74E" w:rsidR="00307634" w:rsidRDefault="00307634" w:rsidP="00E527C5">
            <w:pPr>
              <w:jc w:val="left"/>
            </w:pPr>
            <w:r>
              <w:rPr>
                <w:rFonts w:hint="eastAsia"/>
              </w:rPr>
              <w:t>末位作者</w:t>
            </w:r>
          </w:p>
        </w:tc>
        <w:tc>
          <w:tcPr>
            <w:tcW w:w="2023" w:type="dxa"/>
          </w:tcPr>
          <w:p w14:paraId="3302280F" w14:textId="7C358907" w:rsidR="00307634" w:rsidRDefault="00307634" w:rsidP="0082168A">
            <w:r>
              <w:rPr>
                <w:rFonts w:hint="eastAsia"/>
              </w:rPr>
              <w:t>作者数</w:t>
            </w:r>
          </w:p>
        </w:tc>
        <w:tc>
          <w:tcPr>
            <w:tcW w:w="2091" w:type="dxa"/>
          </w:tcPr>
          <w:p w14:paraId="436D8799" w14:textId="0E8BD396" w:rsidR="00307634" w:rsidRDefault="00A231DE" w:rsidP="0082168A">
            <w:r w:rsidRPr="00A231DE">
              <w:t>6850</w:t>
            </w:r>
          </w:p>
        </w:tc>
        <w:tc>
          <w:tcPr>
            <w:tcW w:w="2092" w:type="dxa"/>
          </w:tcPr>
          <w:p w14:paraId="5BF7D172" w14:textId="4CC90FEC" w:rsidR="00307634" w:rsidRDefault="00D569C9" w:rsidP="0082168A">
            <w:r w:rsidRPr="00D569C9">
              <w:t>6658</w:t>
            </w:r>
          </w:p>
        </w:tc>
      </w:tr>
      <w:tr w:rsidR="00307634" w14:paraId="4487C435" w14:textId="77777777" w:rsidTr="006C29ED">
        <w:tc>
          <w:tcPr>
            <w:tcW w:w="2090" w:type="dxa"/>
            <w:vMerge/>
          </w:tcPr>
          <w:p w14:paraId="02C31F19" w14:textId="77777777" w:rsidR="00307634" w:rsidRDefault="00307634" w:rsidP="0082168A"/>
        </w:tc>
        <w:tc>
          <w:tcPr>
            <w:tcW w:w="2023" w:type="dxa"/>
          </w:tcPr>
          <w:p w14:paraId="29B4435C" w14:textId="2CD6D711" w:rsidR="00307634" w:rsidRDefault="00307634" w:rsidP="0082168A">
            <w:r>
              <w:rPr>
                <w:rFonts w:hint="eastAsia"/>
              </w:rPr>
              <w:t>学科数</w:t>
            </w:r>
          </w:p>
        </w:tc>
        <w:tc>
          <w:tcPr>
            <w:tcW w:w="2091" w:type="dxa"/>
          </w:tcPr>
          <w:p w14:paraId="128CA514" w14:textId="3958ED4D" w:rsidR="00307634" w:rsidRDefault="00465FB8" w:rsidP="0082168A">
            <w:r w:rsidRPr="00465FB8">
              <w:t>226</w:t>
            </w:r>
          </w:p>
        </w:tc>
        <w:tc>
          <w:tcPr>
            <w:tcW w:w="2092" w:type="dxa"/>
          </w:tcPr>
          <w:p w14:paraId="38A59D13" w14:textId="5D8D58B0" w:rsidR="00307634" w:rsidRDefault="00465FB8" w:rsidP="0082168A">
            <w:r w:rsidRPr="00465FB8">
              <w:t>225</w:t>
            </w:r>
          </w:p>
        </w:tc>
      </w:tr>
    </w:tbl>
    <w:p w14:paraId="6F7AE0B2" w14:textId="69D0C54D" w:rsidR="00712376" w:rsidRDefault="00712376" w:rsidP="00375422"/>
    <w:p w14:paraId="092E102A" w14:textId="2445A3F3" w:rsidR="00375422" w:rsidRDefault="00F34795" w:rsidP="003A5CCC">
      <w:pPr>
        <w:ind w:firstLineChars="200" w:firstLine="480"/>
      </w:pPr>
      <w:r>
        <w:rPr>
          <w:rFonts w:hint="eastAsia"/>
        </w:rPr>
        <w:t>作为</w:t>
      </w:r>
      <w:r w:rsidR="00E75283">
        <w:rPr>
          <w:rFonts w:hint="eastAsia"/>
        </w:rPr>
        <w:t>主要贡献者</w:t>
      </w:r>
      <w:r w:rsidR="008E3F0D">
        <w:rPr>
          <w:rFonts w:hint="eastAsia"/>
        </w:rPr>
        <w:t>（末位作者或第一作者）</w:t>
      </w:r>
      <w:r w:rsidR="00CB4CE1">
        <w:rPr>
          <w:rFonts w:hint="eastAsia"/>
        </w:rPr>
        <w:t>，</w:t>
      </w:r>
      <w:r w:rsidR="006239CD">
        <w:rPr>
          <w:rFonts w:hint="eastAsia"/>
        </w:rPr>
        <w:t>图情领域重要迁入</w:t>
      </w:r>
      <w:r w:rsidR="006239CD">
        <w:rPr>
          <w:rFonts w:hint="eastAsia"/>
        </w:rPr>
        <w:t>\</w:t>
      </w:r>
      <w:r w:rsidR="006239CD">
        <w:rPr>
          <w:rFonts w:hint="eastAsia"/>
        </w:rPr>
        <w:t>迁出学科</w:t>
      </w:r>
      <w:r w:rsidR="00D75C83">
        <w:rPr>
          <w:rFonts w:hint="eastAsia"/>
        </w:rPr>
        <w:t>：</w:t>
      </w:r>
    </w:p>
    <w:tbl>
      <w:tblPr>
        <w:tblStyle w:val="af7"/>
        <w:tblW w:w="0" w:type="auto"/>
        <w:tblLook w:val="04A0" w:firstRow="1" w:lastRow="0" w:firstColumn="1" w:lastColumn="0" w:noHBand="0" w:noVBand="1"/>
      </w:tblPr>
      <w:tblGrid>
        <w:gridCol w:w="1456"/>
        <w:gridCol w:w="1364"/>
        <w:gridCol w:w="1406"/>
        <w:gridCol w:w="1410"/>
        <w:gridCol w:w="1304"/>
        <w:gridCol w:w="1356"/>
      </w:tblGrid>
      <w:tr w:rsidR="00364593" w:rsidRPr="00364593" w14:paraId="04998A81" w14:textId="77777777" w:rsidTr="00364593">
        <w:tc>
          <w:tcPr>
            <w:tcW w:w="1456" w:type="dxa"/>
          </w:tcPr>
          <w:p w14:paraId="4FB9CD4A" w14:textId="19A98604" w:rsidR="00364593" w:rsidRPr="00364593" w:rsidRDefault="00364593" w:rsidP="00375422">
            <w:pPr>
              <w:rPr>
                <w:b/>
                <w:bCs/>
                <w:sz w:val="18"/>
                <w:szCs w:val="16"/>
              </w:rPr>
            </w:pPr>
            <w:r w:rsidRPr="00364593">
              <w:rPr>
                <w:rFonts w:hint="eastAsia"/>
                <w:b/>
                <w:bCs/>
                <w:sz w:val="18"/>
                <w:szCs w:val="16"/>
              </w:rPr>
              <w:t>迁入自（小类）</w:t>
            </w:r>
          </w:p>
        </w:tc>
        <w:tc>
          <w:tcPr>
            <w:tcW w:w="1364" w:type="dxa"/>
          </w:tcPr>
          <w:p w14:paraId="264B2110" w14:textId="4144FFFB" w:rsidR="00364593" w:rsidRPr="00364593" w:rsidRDefault="00364593" w:rsidP="00375422">
            <w:pPr>
              <w:rPr>
                <w:b/>
                <w:bCs/>
                <w:sz w:val="18"/>
                <w:szCs w:val="16"/>
              </w:rPr>
            </w:pPr>
            <w:r w:rsidRPr="00364593">
              <w:rPr>
                <w:rFonts w:hint="eastAsia"/>
                <w:b/>
                <w:bCs/>
                <w:sz w:val="18"/>
                <w:szCs w:val="16"/>
              </w:rPr>
              <w:t>迁入自（大类）</w:t>
            </w:r>
          </w:p>
        </w:tc>
        <w:tc>
          <w:tcPr>
            <w:tcW w:w="1406" w:type="dxa"/>
          </w:tcPr>
          <w:p w14:paraId="26056C0C" w14:textId="5C724197" w:rsidR="00364593" w:rsidRPr="00364593" w:rsidRDefault="00364593" w:rsidP="00375422">
            <w:pPr>
              <w:rPr>
                <w:b/>
                <w:bCs/>
                <w:sz w:val="18"/>
                <w:szCs w:val="16"/>
              </w:rPr>
            </w:pPr>
            <w:r w:rsidRPr="00364593">
              <w:rPr>
                <w:rFonts w:hint="eastAsia"/>
                <w:b/>
                <w:bCs/>
                <w:sz w:val="18"/>
                <w:szCs w:val="16"/>
              </w:rPr>
              <w:t>迁入人数</w:t>
            </w:r>
          </w:p>
        </w:tc>
        <w:tc>
          <w:tcPr>
            <w:tcW w:w="1410" w:type="dxa"/>
          </w:tcPr>
          <w:p w14:paraId="390ECBDF" w14:textId="1DF9F0D2" w:rsidR="00364593" w:rsidRPr="00364593" w:rsidRDefault="00364593" w:rsidP="00375422">
            <w:pPr>
              <w:rPr>
                <w:b/>
                <w:bCs/>
                <w:sz w:val="18"/>
                <w:szCs w:val="16"/>
              </w:rPr>
            </w:pPr>
            <w:r w:rsidRPr="00364593">
              <w:rPr>
                <w:rFonts w:hint="eastAsia"/>
                <w:b/>
                <w:bCs/>
                <w:sz w:val="18"/>
                <w:szCs w:val="16"/>
              </w:rPr>
              <w:t>迁出</w:t>
            </w:r>
            <w:r w:rsidR="00D95958">
              <w:rPr>
                <w:rFonts w:hint="eastAsia"/>
                <w:b/>
                <w:bCs/>
                <w:sz w:val="18"/>
                <w:szCs w:val="16"/>
              </w:rPr>
              <w:t>至</w:t>
            </w:r>
            <w:r w:rsidRPr="00364593">
              <w:rPr>
                <w:rFonts w:hint="eastAsia"/>
                <w:b/>
                <w:bCs/>
                <w:sz w:val="18"/>
                <w:szCs w:val="16"/>
              </w:rPr>
              <w:t>（小类）</w:t>
            </w:r>
          </w:p>
        </w:tc>
        <w:tc>
          <w:tcPr>
            <w:tcW w:w="1304" w:type="dxa"/>
          </w:tcPr>
          <w:p w14:paraId="306A4364" w14:textId="1DDDEF82" w:rsidR="00364593" w:rsidRPr="00364593" w:rsidRDefault="00364593" w:rsidP="00375422">
            <w:pPr>
              <w:rPr>
                <w:b/>
                <w:bCs/>
                <w:sz w:val="18"/>
                <w:szCs w:val="16"/>
              </w:rPr>
            </w:pPr>
            <w:r>
              <w:rPr>
                <w:rFonts w:hint="eastAsia"/>
                <w:b/>
                <w:bCs/>
                <w:sz w:val="18"/>
                <w:szCs w:val="16"/>
              </w:rPr>
              <w:t>迁出</w:t>
            </w:r>
            <w:r w:rsidR="00D95958">
              <w:rPr>
                <w:rFonts w:hint="eastAsia"/>
                <w:b/>
                <w:bCs/>
                <w:sz w:val="18"/>
                <w:szCs w:val="16"/>
              </w:rPr>
              <w:t>至</w:t>
            </w:r>
            <w:r>
              <w:rPr>
                <w:rFonts w:hint="eastAsia"/>
                <w:b/>
                <w:bCs/>
                <w:sz w:val="18"/>
                <w:szCs w:val="16"/>
              </w:rPr>
              <w:t>（大类）</w:t>
            </w:r>
          </w:p>
        </w:tc>
        <w:tc>
          <w:tcPr>
            <w:tcW w:w="1356" w:type="dxa"/>
          </w:tcPr>
          <w:p w14:paraId="07AFF6BE" w14:textId="5A09435E" w:rsidR="00364593" w:rsidRPr="00364593" w:rsidRDefault="00364593" w:rsidP="00375422">
            <w:pPr>
              <w:rPr>
                <w:b/>
                <w:bCs/>
                <w:sz w:val="18"/>
                <w:szCs w:val="16"/>
              </w:rPr>
            </w:pPr>
            <w:r w:rsidRPr="00364593">
              <w:rPr>
                <w:rFonts w:hint="eastAsia"/>
                <w:b/>
                <w:bCs/>
                <w:sz w:val="18"/>
                <w:szCs w:val="16"/>
              </w:rPr>
              <w:t>迁出数</w:t>
            </w:r>
          </w:p>
        </w:tc>
      </w:tr>
      <w:tr w:rsidR="00D95958" w:rsidRPr="00364593" w14:paraId="04372D82" w14:textId="77777777" w:rsidTr="00364593">
        <w:tc>
          <w:tcPr>
            <w:tcW w:w="1456" w:type="dxa"/>
          </w:tcPr>
          <w:p w14:paraId="1163222D" w14:textId="7A24C29B" w:rsidR="00D95958" w:rsidRPr="00364593" w:rsidRDefault="00D95958" w:rsidP="00D95958">
            <w:pPr>
              <w:rPr>
                <w:sz w:val="18"/>
                <w:szCs w:val="16"/>
              </w:rPr>
            </w:pPr>
            <w:r w:rsidRPr="00364593">
              <w:rPr>
                <w:rFonts w:hint="eastAsia"/>
                <w:sz w:val="18"/>
                <w:szCs w:val="16"/>
              </w:rPr>
              <w:t>商科</w:t>
            </w:r>
          </w:p>
        </w:tc>
        <w:tc>
          <w:tcPr>
            <w:tcW w:w="1364" w:type="dxa"/>
          </w:tcPr>
          <w:p w14:paraId="577845F7" w14:textId="77777777" w:rsidR="00D95958" w:rsidRPr="00364593" w:rsidRDefault="00D95958" w:rsidP="00D95958">
            <w:pPr>
              <w:rPr>
                <w:sz w:val="18"/>
                <w:szCs w:val="16"/>
              </w:rPr>
            </w:pPr>
          </w:p>
        </w:tc>
        <w:tc>
          <w:tcPr>
            <w:tcW w:w="1406" w:type="dxa"/>
          </w:tcPr>
          <w:p w14:paraId="2322CB60" w14:textId="2B40292C" w:rsidR="00D95958" w:rsidRPr="00364593" w:rsidRDefault="00D95958" w:rsidP="00D95958">
            <w:pPr>
              <w:rPr>
                <w:sz w:val="18"/>
                <w:szCs w:val="16"/>
              </w:rPr>
            </w:pPr>
            <w:r w:rsidRPr="00364593">
              <w:rPr>
                <w:rFonts w:hint="eastAsia"/>
                <w:sz w:val="18"/>
                <w:szCs w:val="16"/>
              </w:rPr>
              <w:t>922</w:t>
            </w:r>
          </w:p>
        </w:tc>
        <w:tc>
          <w:tcPr>
            <w:tcW w:w="1410" w:type="dxa"/>
          </w:tcPr>
          <w:p w14:paraId="08E0F01B" w14:textId="63C1BA88" w:rsidR="00D95958" w:rsidRPr="00364593" w:rsidRDefault="00D95958" w:rsidP="00D95958">
            <w:pPr>
              <w:rPr>
                <w:sz w:val="18"/>
                <w:szCs w:val="16"/>
              </w:rPr>
            </w:pPr>
            <w:r w:rsidRPr="00364593">
              <w:rPr>
                <w:rFonts w:hint="eastAsia"/>
                <w:sz w:val="18"/>
                <w:szCs w:val="16"/>
              </w:rPr>
              <w:t>商科</w:t>
            </w:r>
          </w:p>
        </w:tc>
        <w:tc>
          <w:tcPr>
            <w:tcW w:w="1304" w:type="dxa"/>
          </w:tcPr>
          <w:p w14:paraId="0A3E37C5" w14:textId="77777777" w:rsidR="00D95958" w:rsidRPr="00364593" w:rsidRDefault="00D95958" w:rsidP="00D95958">
            <w:pPr>
              <w:rPr>
                <w:sz w:val="18"/>
                <w:szCs w:val="16"/>
              </w:rPr>
            </w:pPr>
          </w:p>
        </w:tc>
        <w:tc>
          <w:tcPr>
            <w:tcW w:w="1356" w:type="dxa"/>
          </w:tcPr>
          <w:p w14:paraId="3867E133" w14:textId="25F58BAD" w:rsidR="00D95958" w:rsidRPr="00364593" w:rsidRDefault="00A13B3E" w:rsidP="00D95958">
            <w:pPr>
              <w:rPr>
                <w:sz w:val="18"/>
                <w:szCs w:val="16"/>
              </w:rPr>
            </w:pPr>
            <w:r>
              <w:rPr>
                <w:rFonts w:hint="eastAsia"/>
                <w:sz w:val="18"/>
                <w:szCs w:val="16"/>
              </w:rPr>
              <w:t>791</w:t>
            </w:r>
          </w:p>
        </w:tc>
      </w:tr>
      <w:tr w:rsidR="00F83AFE" w:rsidRPr="00364593" w14:paraId="3A149956" w14:textId="77777777" w:rsidTr="00364593">
        <w:tc>
          <w:tcPr>
            <w:tcW w:w="1456" w:type="dxa"/>
          </w:tcPr>
          <w:p w14:paraId="53D98EBF" w14:textId="0E288BD4" w:rsidR="00F83AFE" w:rsidRPr="00364593" w:rsidRDefault="00F83AFE" w:rsidP="00F83AFE">
            <w:pPr>
              <w:rPr>
                <w:sz w:val="18"/>
                <w:szCs w:val="16"/>
              </w:rPr>
            </w:pPr>
            <w:r w:rsidRPr="00364593">
              <w:rPr>
                <w:rFonts w:hint="eastAsia"/>
                <w:sz w:val="18"/>
                <w:szCs w:val="16"/>
              </w:rPr>
              <w:lastRenderedPageBreak/>
              <w:t>管理学</w:t>
            </w:r>
          </w:p>
        </w:tc>
        <w:tc>
          <w:tcPr>
            <w:tcW w:w="1364" w:type="dxa"/>
          </w:tcPr>
          <w:p w14:paraId="55F46E24" w14:textId="77777777" w:rsidR="00F83AFE" w:rsidRPr="00364593" w:rsidRDefault="00F83AFE" w:rsidP="00F83AFE">
            <w:pPr>
              <w:rPr>
                <w:sz w:val="18"/>
                <w:szCs w:val="16"/>
              </w:rPr>
            </w:pPr>
          </w:p>
        </w:tc>
        <w:tc>
          <w:tcPr>
            <w:tcW w:w="1406" w:type="dxa"/>
          </w:tcPr>
          <w:p w14:paraId="5C4609E8" w14:textId="3C20EB6C" w:rsidR="00F83AFE" w:rsidRPr="00364593" w:rsidRDefault="00F83AFE" w:rsidP="00F83AFE">
            <w:pPr>
              <w:rPr>
                <w:sz w:val="18"/>
                <w:szCs w:val="16"/>
              </w:rPr>
            </w:pPr>
            <w:r w:rsidRPr="00364593">
              <w:rPr>
                <w:rFonts w:hint="eastAsia"/>
                <w:sz w:val="18"/>
                <w:szCs w:val="16"/>
              </w:rPr>
              <w:t>697</w:t>
            </w:r>
          </w:p>
        </w:tc>
        <w:tc>
          <w:tcPr>
            <w:tcW w:w="1410" w:type="dxa"/>
          </w:tcPr>
          <w:p w14:paraId="05F6DEEE" w14:textId="2C9B38A0" w:rsidR="00F83AFE" w:rsidRPr="00364593" w:rsidRDefault="00F83AFE" w:rsidP="00F83AFE">
            <w:pPr>
              <w:rPr>
                <w:sz w:val="18"/>
                <w:szCs w:val="16"/>
              </w:rPr>
            </w:pPr>
            <w:r w:rsidRPr="00364593">
              <w:rPr>
                <w:rFonts w:hint="eastAsia"/>
                <w:sz w:val="18"/>
                <w:szCs w:val="16"/>
              </w:rPr>
              <w:t>管理学</w:t>
            </w:r>
          </w:p>
        </w:tc>
        <w:tc>
          <w:tcPr>
            <w:tcW w:w="1304" w:type="dxa"/>
          </w:tcPr>
          <w:p w14:paraId="41A28C68" w14:textId="77777777" w:rsidR="00F83AFE" w:rsidRPr="00364593" w:rsidRDefault="00F83AFE" w:rsidP="00F83AFE">
            <w:pPr>
              <w:rPr>
                <w:sz w:val="18"/>
                <w:szCs w:val="16"/>
              </w:rPr>
            </w:pPr>
          </w:p>
        </w:tc>
        <w:tc>
          <w:tcPr>
            <w:tcW w:w="1356" w:type="dxa"/>
          </w:tcPr>
          <w:p w14:paraId="6AD2F52C" w14:textId="0CE130BF" w:rsidR="00F83AFE" w:rsidRPr="00364593" w:rsidRDefault="009017CF" w:rsidP="00F83AFE">
            <w:pPr>
              <w:rPr>
                <w:sz w:val="18"/>
                <w:szCs w:val="16"/>
              </w:rPr>
            </w:pPr>
            <w:r>
              <w:rPr>
                <w:rFonts w:hint="eastAsia"/>
                <w:sz w:val="18"/>
                <w:szCs w:val="16"/>
              </w:rPr>
              <w:t>583</w:t>
            </w:r>
          </w:p>
        </w:tc>
      </w:tr>
      <w:tr w:rsidR="005B1C7A" w:rsidRPr="00364593" w14:paraId="28FA63A0" w14:textId="77777777" w:rsidTr="00364593">
        <w:tc>
          <w:tcPr>
            <w:tcW w:w="1456" w:type="dxa"/>
          </w:tcPr>
          <w:p w14:paraId="434B57ED" w14:textId="5E8B995C" w:rsidR="005B1C7A" w:rsidRPr="00364593" w:rsidRDefault="005B1C7A" w:rsidP="005B1C7A">
            <w:pPr>
              <w:rPr>
                <w:sz w:val="18"/>
                <w:szCs w:val="16"/>
              </w:rPr>
            </w:pPr>
            <w:r w:rsidRPr="00364593">
              <w:rPr>
                <w:rFonts w:hint="eastAsia"/>
                <w:sz w:val="18"/>
                <w:szCs w:val="16"/>
              </w:rPr>
              <w:t>计算机，人工智能</w:t>
            </w:r>
          </w:p>
        </w:tc>
        <w:tc>
          <w:tcPr>
            <w:tcW w:w="1364" w:type="dxa"/>
          </w:tcPr>
          <w:p w14:paraId="2D04CBF0" w14:textId="77777777" w:rsidR="005B1C7A" w:rsidRPr="00364593" w:rsidRDefault="005B1C7A" w:rsidP="005B1C7A">
            <w:pPr>
              <w:rPr>
                <w:sz w:val="18"/>
                <w:szCs w:val="16"/>
              </w:rPr>
            </w:pPr>
          </w:p>
        </w:tc>
        <w:tc>
          <w:tcPr>
            <w:tcW w:w="1406" w:type="dxa"/>
          </w:tcPr>
          <w:p w14:paraId="3C78F737" w14:textId="1D32481A" w:rsidR="005B1C7A" w:rsidRPr="00364593" w:rsidRDefault="005B1C7A" w:rsidP="005B1C7A">
            <w:pPr>
              <w:rPr>
                <w:sz w:val="18"/>
                <w:szCs w:val="16"/>
              </w:rPr>
            </w:pPr>
            <w:r w:rsidRPr="00364593">
              <w:rPr>
                <w:rFonts w:hint="eastAsia"/>
                <w:sz w:val="18"/>
                <w:szCs w:val="16"/>
              </w:rPr>
              <w:t>621</w:t>
            </w:r>
          </w:p>
        </w:tc>
        <w:tc>
          <w:tcPr>
            <w:tcW w:w="1410" w:type="dxa"/>
          </w:tcPr>
          <w:p w14:paraId="07B0C3D6" w14:textId="470FDF30" w:rsidR="005B1C7A" w:rsidRPr="00364593" w:rsidRDefault="005B1C7A" w:rsidP="005B1C7A">
            <w:pPr>
              <w:rPr>
                <w:sz w:val="18"/>
                <w:szCs w:val="16"/>
              </w:rPr>
            </w:pPr>
            <w:r w:rsidRPr="00364593">
              <w:rPr>
                <w:rFonts w:hint="eastAsia"/>
                <w:sz w:val="18"/>
                <w:szCs w:val="16"/>
              </w:rPr>
              <w:t>计算机，软件工程</w:t>
            </w:r>
          </w:p>
        </w:tc>
        <w:tc>
          <w:tcPr>
            <w:tcW w:w="1304" w:type="dxa"/>
          </w:tcPr>
          <w:p w14:paraId="2CBACFBE" w14:textId="77777777" w:rsidR="005B1C7A" w:rsidRPr="00364593" w:rsidRDefault="005B1C7A" w:rsidP="005B1C7A">
            <w:pPr>
              <w:rPr>
                <w:sz w:val="18"/>
                <w:szCs w:val="16"/>
              </w:rPr>
            </w:pPr>
          </w:p>
        </w:tc>
        <w:tc>
          <w:tcPr>
            <w:tcW w:w="1356" w:type="dxa"/>
          </w:tcPr>
          <w:p w14:paraId="2355ADD4" w14:textId="37B04DEF" w:rsidR="005B1C7A" w:rsidRPr="00364593" w:rsidRDefault="00027149" w:rsidP="005B1C7A">
            <w:pPr>
              <w:rPr>
                <w:sz w:val="18"/>
                <w:szCs w:val="16"/>
              </w:rPr>
            </w:pPr>
            <w:r>
              <w:rPr>
                <w:rFonts w:hint="eastAsia"/>
                <w:sz w:val="18"/>
                <w:szCs w:val="16"/>
              </w:rPr>
              <w:t>583</w:t>
            </w:r>
          </w:p>
        </w:tc>
      </w:tr>
      <w:tr w:rsidR="004C6E02" w:rsidRPr="00364593" w14:paraId="73412E02" w14:textId="77777777" w:rsidTr="00364593">
        <w:tc>
          <w:tcPr>
            <w:tcW w:w="1456" w:type="dxa"/>
          </w:tcPr>
          <w:p w14:paraId="28CCC126" w14:textId="4682E8DA" w:rsidR="004C6E02" w:rsidRPr="00364593" w:rsidRDefault="004C6E02" w:rsidP="004C6E02">
            <w:pPr>
              <w:rPr>
                <w:sz w:val="18"/>
                <w:szCs w:val="16"/>
              </w:rPr>
            </w:pPr>
            <w:r w:rsidRPr="00364593">
              <w:rPr>
                <w:rFonts w:hint="eastAsia"/>
                <w:sz w:val="18"/>
                <w:szCs w:val="16"/>
              </w:rPr>
              <w:t>计算机，信息系统</w:t>
            </w:r>
          </w:p>
        </w:tc>
        <w:tc>
          <w:tcPr>
            <w:tcW w:w="1364" w:type="dxa"/>
          </w:tcPr>
          <w:p w14:paraId="0F81101A" w14:textId="77777777" w:rsidR="004C6E02" w:rsidRPr="00364593" w:rsidRDefault="004C6E02" w:rsidP="004C6E02">
            <w:pPr>
              <w:rPr>
                <w:sz w:val="18"/>
                <w:szCs w:val="16"/>
              </w:rPr>
            </w:pPr>
          </w:p>
        </w:tc>
        <w:tc>
          <w:tcPr>
            <w:tcW w:w="1406" w:type="dxa"/>
          </w:tcPr>
          <w:p w14:paraId="521AA858" w14:textId="2C107C66" w:rsidR="004C6E02" w:rsidRPr="00364593" w:rsidRDefault="004C6E02" w:rsidP="004C6E02">
            <w:pPr>
              <w:rPr>
                <w:sz w:val="18"/>
                <w:szCs w:val="16"/>
              </w:rPr>
            </w:pPr>
            <w:r w:rsidRPr="00364593">
              <w:rPr>
                <w:rFonts w:hint="eastAsia"/>
                <w:sz w:val="18"/>
                <w:szCs w:val="16"/>
              </w:rPr>
              <w:t>586</w:t>
            </w:r>
          </w:p>
        </w:tc>
        <w:tc>
          <w:tcPr>
            <w:tcW w:w="1410" w:type="dxa"/>
          </w:tcPr>
          <w:p w14:paraId="63B91421" w14:textId="6A61A655" w:rsidR="004C6E02" w:rsidRPr="00364593" w:rsidRDefault="004C6E02" w:rsidP="004C6E02">
            <w:pPr>
              <w:rPr>
                <w:sz w:val="18"/>
                <w:szCs w:val="16"/>
              </w:rPr>
            </w:pPr>
            <w:r w:rsidRPr="00364593">
              <w:rPr>
                <w:rFonts w:hint="eastAsia"/>
                <w:sz w:val="18"/>
                <w:szCs w:val="16"/>
              </w:rPr>
              <w:t>计算机，信息系统</w:t>
            </w:r>
          </w:p>
        </w:tc>
        <w:tc>
          <w:tcPr>
            <w:tcW w:w="1304" w:type="dxa"/>
          </w:tcPr>
          <w:p w14:paraId="14B70E27" w14:textId="77777777" w:rsidR="004C6E02" w:rsidRPr="00364593" w:rsidRDefault="004C6E02" w:rsidP="004C6E02">
            <w:pPr>
              <w:rPr>
                <w:sz w:val="18"/>
                <w:szCs w:val="16"/>
              </w:rPr>
            </w:pPr>
          </w:p>
        </w:tc>
        <w:tc>
          <w:tcPr>
            <w:tcW w:w="1356" w:type="dxa"/>
          </w:tcPr>
          <w:p w14:paraId="4E461FDD" w14:textId="5B99AA36" w:rsidR="004C6E02" w:rsidRPr="00364593" w:rsidRDefault="005713DE" w:rsidP="004C6E02">
            <w:pPr>
              <w:rPr>
                <w:sz w:val="18"/>
                <w:szCs w:val="16"/>
              </w:rPr>
            </w:pPr>
            <w:r>
              <w:rPr>
                <w:rFonts w:hint="eastAsia"/>
                <w:sz w:val="18"/>
                <w:szCs w:val="16"/>
              </w:rPr>
              <w:t>537</w:t>
            </w:r>
          </w:p>
        </w:tc>
      </w:tr>
      <w:tr w:rsidR="006C7C8F" w:rsidRPr="00364593" w14:paraId="4D4FC534" w14:textId="77777777" w:rsidTr="00364593">
        <w:tc>
          <w:tcPr>
            <w:tcW w:w="1456" w:type="dxa"/>
          </w:tcPr>
          <w:p w14:paraId="268F02EE" w14:textId="4C501242" w:rsidR="006C7C8F" w:rsidRPr="00364593" w:rsidRDefault="006C7C8F" w:rsidP="006C7C8F">
            <w:pPr>
              <w:rPr>
                <w:sz w:val="18"/>
                <w:szCs w:val="16"/>
              </w:rPr>
            </w:pPr>
            <w:r w:rsidRPr="00364593">
              <w:rPr>
                <w:rFonts w:hint="eastAsia"/>
                <w:sz w:val="18"/>
                <w:szCs w:val="16"/>
              </w:rPr>
              <w:t>经济学</w:t>
            </w:r>
          </w:p>
        </w:tc>
        <w:tc>
          <w:tcPr>
            <w:tcW w:w="1364" w:type="dxa"/>
          </w:tcPr>
          <w:p w14:paraId="4CB06E9D" w14:textId="77777777" w:rsidR="006C7C8F" w:rsidRPr="00364593" w:rsidRDefault="006C7C8F" w:rsidP="006C7C8F">
            <w:pPr>
              <w:rPr>
                <w:sz w:val="18"/>
                <w:szCs w:val="16"/>
              </w:rPr>
            </w:pPr>
          </w:p>
        </w:tc>
        <w:tc>
          <w:tcPr>
            <w:tcW w:w="1406" w:type="dxa"/>
          </w:tcPr>
          <w:p w14:paraId="57703635" w14:textId="65536E04" w:rsidR="006C7C8F" w:rsidRPr="00364593" w:rsidRDefault="006C7C8F" w:rsidP="006C7C8F">
            <w:pPr>
              <w:rPr>
                <w:sz w:val="18"/>
                <w:szCs w:val="16"/>
              </w:rPr>
            </w:pPr>
            <w:r w:rsidRPr="00364593">
              <w:rPr>
                <w:rFonts w:hint="eastAsia"/>
                <w:sz w:val="18"/>
                <w:szCs w:val="16"/>
              </w:rPr>
              <w:t>567</w:t>
            </w:r>
          </w:p>
        </w:tc>
        <w:tc>
          <w:tcPr>
            <w:tcW w:w="1410" w:type="dxa"/>
          </w:tcPr>
          <w:p w14:paraId="06DC6F9E" w14:textId="30E897AD" w:rsidR="006C7C8F" w:rsidRPr="00364593" w:rsidRDefault="006C7C8F" w:rsidP="006C7C8F">
            <w:pPr>
              <w:rPr>
                <w:sz w:val="18"/>
                <w:szCs w:val="16"/>
              </w:rPr>
            </w:pPr>
            <w:r w:rsidRPr="00364593">
              <w:rPr>
                <w:rFonts w:hint="eastAsia"/>
                <w:sz w:val="18"/>
                <w:szCs w:val="16"/>
              </w:rPr>
              <w:t>计算机，理论与方法</w:t>
            </w:r>
          </w:p>
        </w:tc>
        <w:tc>
          <w:tcPr>
            <w:tcW w:w="1304" w:type="dxa"/>
          </w:tcPr>
          <w:p w14:paraId="0C438C3D" w14:textId="77777777" w:rsidR="006C7C8F" w:rsidRPr="00364593" w:rsidRDefault="006C7C8F" w:rsidP="006C7C8F">
            <w:pPr>
              <w:rPr>
                <w:sz w:val="18"/>
                <w:szCs w:val="16"/>
              </w:rPr>
            </w:pPr>
          </w:p>
        </w:tc>
        <w:tc>
          <w:tcPr>
            <w:tcW w:w="1356" w:type="dxa"/>
          </w:tcPr>
          <w:p w14:paraId="51B2A423" w14:textId="32A81E12" w:rsidR="006C7C8F" w:rsidRPr="00364593" w:rsidRDefault="00A248CD" w:rsidP="006C7C8F">
            <w:pPr>
              <w:rPr>
                <w:sz w:val="18"/>
                <w:szCs w:val="16"/>
              </w:rPr>
            </w:pPr>
            <w:r>
              <w:rPr>
                <w:rFonts w:hint="eastAsia"/>
                <w:sz w:val="18"/>
                <w:szCs w:val="16"/>
              </w:rPr>
              <w:t>510</w:t>
            </w:r>
          </w:p>
        </w:tc>
      </w:tr>
      <w:tr w:rsidR="0086043C" w:rsidRPr="00364593" w14:paraId="54C6F8AF" w14:textId="77777777" w:rsidTr="00364593">
        <w:tc>
          <w:tcPr>
            <w:tcW w:w="1456" w:type="dxa"/>
          </w:tcPr>
          <w:p w14:paraId="084D4AB7" w14:textId="5389BE29" w:rsidR="0086043C" w:rsidRPr="00364593" w:rsidRDefault="0086043C" w:rsidP="0086043C">
            <w:pPr>
              <w:rPr>
                <w:sz w:val="18"/>
                <w:szCs w:val="16"/>
              </w:rPr>
            </w:pPr>
            <w:r w:rsidRPr="00364593">
              <w:rPr>
                <w:rFonts w:hint="eastAsia"/>
                <w:sz w:val="18"/>
                <w:szCs w:val="16"/>
              </w:rPr>
              <w:t>计算机，软件工程</w:t>
            </w:r>
          </w:p>
        </w:tc>
        <w:tc>
          <w:tcPr>
            <w:tcW w:w="1364" w:type="dxa"/>
          </w:tcPr>
          <w:p w14:paraId="658FF5FF" w14:textId="77777777" w:rsidR="0086043C" w:rsidRPr="00364593" w:rsidRDefault="0086043C" w:rsidP="0086043C">
            <w:pPr>
              <w:rPr>
                <w:sz w:val="18"/>
                <w:szCs w:val="16"/>
              </w:rPr>
            </w:pPr>
          </w:p>
        </w:tc>
        <w:tc>
          <w:tcPr>
            <w:tcW w:w="1406" w:type="dxa"/>
          </w:tcPr>
          <w:p w14:paraId="1837F466" w14:textId="27904ABD" w:rsidR="0086043C" w:rsidRPr="00364593" w:rsidRDefault="0086043C" w:rsidP="0086043C">
            <w:pPr>
              <w:rPr>
                <w:sz w:val="18"/>
                <w:szCs w:val="16"/>
              </w:rPr>
            </w:pPr>
            <w:r w:rsidRPr="00364593">
              <w:rPr>
                <w:rFonts w:hint="eastAsia"/>
                <w:sz w:val="18"/>
                <w:szCs w:val="16"/>
              </w:rPr>
              <w:t>541</w:t>
            </w:r>
          </w:p>
        </w:tc>
        <w:tc>
          <w:tcPr>
            <w:tcW w:w="1410" w:type="dxa"/>
          </w:tcPr>
          <w:p w14:paraId="35A79D16" w14:textId="585AADB1" w:rsidR="0086043C" w:rsidRPr="00364593" w:rsidRDefault="0086043C" w:rsidP="0086043C">
            <w:pPr>
              <w:rPr>
                <w:sz w:val="18"/>
                <w:szCs w:val="16"/>
              </w:rPr>
            </w:pPr>
            <w:r w:rsidRPr="00364593">
              <w:rPr>
                <w:rFonts w:hint="eastAsia"/>
                <w:sz w:val="18"/>
                <w:szCs w:val="16"/>
              </w:rPr>
              <w:t>计算机，人工智能</w:t>
            </w:r>
          </w:p>
        </w:tc>
        <w:tc>
          <w:tcPr>
            <w:tcW w:w="1304" w:type="dxa"/>
          </w:tcPr>
          <w:p w14:paraId="235D8626" w14:textId="77777777" w:rsidR="0086043C" w:rsidRPr="00364593" w:rsidRDefault="0086043C" w:rsidP="0086043C">
            <w:pPr>
              <w:rPr>
                <w:sz w:val="18"/>
                <w:szCs w:val="16"/>
              </w:rPr>
            </w:pPr>
          </w:p>
        </w:tc>
        <w:tc>
          <w:tcPr>
            <w:tcW w:w="1356" w:type="dxa"/>
          </w:tcPr>
          <w:p w14:paraId="7A421906" w14:textId="55E7E7CE" w:rsidR="0086043C" w:rsidRPr="00364593" w:rsidRDefault="00A248CD" w:rsidP="0086043C">
            <w:pPr>
              <w:rPr>
                <w:sz w:val="18"/>
                <w:szCs w:val="16"/>
              </w:rPr>
            </w:pPr>
            <w:r>
              <w:rPr>
                <w:rFonts w:hint="eastAsia"/>
                <w:sz w:val="18"/>
                <w:szCs w:val="16"/>
              </w:rPr>
              <w:t>508</w:t>
            </w:r>
          </w:p>
        </w:tc>
      </w:tr>
      <w:tr w:rsidR="00DE3439" w:rsidRPr="00364593" w14:paraId="6D96E93F" w14:textId="77777777" w:rsidTr="00364593">
        <w:tc>
          <w:tcPr>
            <w:tcW w:w="1456" w:type="dxa"/>
          </w:tcPr>
          <w:p w14:paraId="703F3500" w14:textId="7F86D114" w:rsidR="00DE3439" w:rsidRPr="00364593" w:rsidRDefault="00DE3439" w:rsidP="00DE3439">
            <w:pPr>
              <w:rPr>
                <w:sz w:val="18"/>
                <w:szCs w:val="16"/>
              </w:rPr>
            </w:pPr>
            <w:r w:rsidRPr="00364593">
              <w:rPr>
                <w:rFonts w:hint="eastAsia"/>
                <w:sz w:val="18"/>
                <w:szCs w:val="16"/>
              </w:rPr>
              <w:t>教育学与教育研究</w:t>
            </w:r>
          </w:p>
        </w:tc>
        <w:tc>
          <w:tcPr>
            <w:tcW w:w="1364" w:type="dxa"/>
          </w:tcPr>
          <w:p w14:paraId="64332D20" w14:textId="77777777" w:rsidR="00DE3439" w:rsidRPr="00364593" w:rsidRDefault="00DE3439" w:rsidP="00DE3439">
            <w:pPr>
              <w:rPr>
                <w:sz w:val="18"/>
                <w:szCs w:val="16"/>
              </w:rPr>
            </w:pPr>
          </w:p>
        </w:tc>
        <w:tc>
          <w:tcPr>
            <w:tcW w:w="1406" w:type="dxa"/>
          </w:tcPr>
          <w:p w14:paraId="43E142A0" w14:textId="5EDD2076" w:rsidR="00DE3439" w:rsidRPr="00364593" w:rsidRDefault="00DE3439" w:rsidP="00DE3439">
            <w:pPr>
              <w:rPr>
                <w:sz w:val="18"/>
                <w:szCs w:val="16"/>
              </w:rPr>
            </w:pPr>
            <w:r w:rsidRPr="00364593">
              <w:rPr>
                <w:rFonts w:hint="eastAsia"/>
                <w:sz w:val="18"/>
                <w:szCs w:val="16"/>
              </w:rPr>
              <w:t>447</w:t>
            </w:r>
          </w:p>
        </w:tc>
        <w:tc>
          <w:tcPr>
            <w:tcW w:w="1410" w:type="dxa"/>
          </w:tcPr>
          <w:p w14:paraId="33C5D742" w14:textId="2EA5B8C5" w:rsidR="00DE3439" w:rsidRPr="00364593" w:rsidRDefault="00DE3439" w:rsidP="00DE3439">
            <w:pPr>
              <w:rPr>
                <w:sz w:val="18"/>
                <w:szCs w:val="16"/>
              </w:rPr>
            </w:pPr>
            <w:r w:rsidRPr="00364593">
              <w:rPr>
                <w:rFonts w:hint="eastAsia"/>
                <w:sz w:val="18"/>
                <w:szCs w:val="16"/>
              </w:rPr>
              <w:t>教育学与教育研究</w:t>
            </w:r>
          </w:p>
        </w:tc>
        <w:tc>
          <w:tcPr>
            <w:tcW w:w="1304" w:type="dxa"/>
          </w:tcPr>
          <w:p w14:paraId="774B7560" w14:textId="77777777" w:rsidR="00DE3439" w:rsidRPr="00364593" w:rsidRDefault="00DE3439" w:rsidP="00DE3439">
            <w:pPr>
              <w:rPr>
                <w:sz w:val="18"/>
                <w:szCs w:val="16"/>
              </w:rPr>
            </w:pPr>
          </w:p>
        </w:tc>
        <w:tc>
          <w:tcPr>
            <w:tcW w:w="1356" w:type="dxa"/>
          </w:tcPr>
          <w:p w14:paraId="47DFBE5E" w14:textId="7BE44D98" w:rsidR="00DE3439" w:rsidRPr="00364593" w:rsidRDefault="00C12A37" w:rsidP="00DE3439">
            <w:pPr>
              <w:rPr>
                <w:sz w:val="18"/>
                <w:szCs w:val="16"/>
              </w:rPr>
            </w:pPr>
            <w:r>
              <w:rPr>
                <w:rFonts w:hint="eastAsia"/>
                <w:sz w:val="18"/>
                <w:szCs w:val="16"/>
              </w:rPr>
              <w:t>451</w:t>
            </w:r>
          </w:p>
        </w:tc>
      </w:tr>
      <w:tr w:rsidR="0011129B" w:rsidRPr="00364593" w14:paraId="531705D8" w14:textId="77777777" w:rsidTr="00364593">
        <w:tc>
          <w:tcPr>
            <w:tcW w:w="1456" w:type="dxa"/>
          </w:tcPr>
          <w:p w14:paraId="7E51DDE5" w14:textId="451D9F33" w:rsidR="0011129B" w:rsidRPr="00364593" w:rsidRDefault="0011129B" w:rsidP="0011129B">
            <w:pPr>
              <w:rPr>
                <w:sz w:val="18"/>
                <w:szCs w:val="16"/>
              </w:rPr>
            </w:pPr>
            <w:r w:rsidRPr="00364593">
              <w:rPr>
                <w:rFonts w:hint="eastAsia"/>
                <w:sz w:val="18"/>
                <w:szCs w:val="16"/>
              </w:rPr>
              <w:t>计算机，理论与方法</w:t>
            </w:r>
          </w:p>
        </w:tc>
        <w:tc>
          <w:tcPr>
            <w:tcW w:w="1364" w:type="dxa"/>
          </w:tcPr>
          <w:p w14:paraId="19528B8A" w14:textId="77777777" w:rsidR="0011129B" w:rsidRPr="00364593" w:rsidRDefault="0011129B" w:rsidP="0011129B">
            <w:pPr>
              <w:rPr>
                <w:sz w:val="18"/>
                <w:szCs w:val="16"/>
              </w:rPr>
            </w:pPr>
          </w:p>
        </w:tc>
        <w:tc>
          <w:tcPr>
            <w:tcW w:w="1406" w:type="dxa"/>
          </w:tcPr>
          <w:p w14:paraId="25BA8C89" w14:textId="1A5711CC" w:rsidR="0011129B" w:rsidRPr="00364593" w:rsidRDefault="0011129B" w:rsidP="0011129B">
            <w:pPr>
              <w:rPr>
                <w:sz w:val="18"/>
                <w:szCs w:val="16"/>
              </w:rPr>
            </w:pPr>
            <w:r w:rsidRPr="00364593">
              <w:rPr>
                <w:rFonts w:hint="eastAsia"/>
                <w:sz w:val="18"/>
                <w:szCs w:val="16"/>
              </w:rPr>
              <w:t>425</w:t>
            </w:r>
          </w:p>
        </w:tc>
        <w:tc>
          <w:tcPr>
            <w:tcW w:w="1410" w:type="dxa"/>
          </w:tcPr>
          <w:p w14:paraId="00AE1E71" w14:textId="6B20D636" w:rsidR="0011129B" w:rsidRPr="00364593" w:rsidRDefault="0011129B" w:rsidP="0011129B">
            <w:pPr>
              <w:rPr>
                <w:sz w:val="18"/>
                <w:szCs w:val="16"/>
              </w:rPr>
            </w:pPr>
            <w:r w:rsidRPr="00364593">
              <w:rPr>
                <w:rFonts w:hint="eastAsia"/>
                <w:sz w:val="18"/>
                <w:szCs w:val="16"/>
              </w:rPr>
              <w:t>运筹学与管理科学</w:t>
            </w:r>
          </w:p>
        </w:tc>
        <w:tc>
          <w:tcPr>
            <w:tcW w:w="1304" w:type="dxa"/>
          </w:tcPr>
          <w:p w14:paraId="2E46712C" w14:textId="77777777" w:rsidR="0011129B" w:rsidRPr="00364593" w:rsidRDefault="0011129B" w:rsidP="0011129B">
            <w:pPr>
              <w:rPr>
                <w:sz w:val="18"/>
                <w:szCs w:val="16"/>
              </w:rPr>
            </w:pPr>
          </w:p>
        </w:tc>
        <w:tc>
          <w:tcPr>
            <w:tcW w:w="1356" w:type="dxa"/>
          </w:tcPr>
          <w:p w14:paraId="32D29125" w14:textId="33D7B1F9" w:rsidR="0011129B" w:rsidRPr="00364593" w:rsidRDefault="00C12A37" w:rsidP="0011129B">
            <w:pPr>
              <w:rPr>
                <w:sz w:val="18"/>
                <w:szCs w:val="16"/>
              </w:rPr>
            </w:pPr>
            <w:r>
              <w:rPr>
                <w:rFonts w:hint="eastAsia"/>
                <w:sz w:val="18"/>
                <w:szCs w:val="16"/>
              </w:rPr>
              <w:t>408</w:t>
            </w:r>
          </w:p>
        </w:tc>
      </w:tr>
      <w:tr w:rsidR="0011129B" w:rsidRPr="00364593" w14:paraId="6FFD3E5D" w14:textId="77777777" w:rsidTr="00364593">
        <w:tc>
          <w:tcPr>
            <w:tcW w:w="1456" w:type="dxa"/>
          </w:tcPr>
          <w:p w14:paraId="35905A3B" w14:textId="66FC9339" w:rsidR="0011129B" w:rsidRPr="00364593" w:rsidRDefault="0011129B" w:rsidP="0011129B">
            <w:pPr>
              <w:rPr>
                <w:sz w:val="18"/>
                <w:szCs w:val="16"/>
              </w:rPr>
            </w:pPr>
            <w:r w:rsidRPr="00364593">
              <w:rPr>
                <w:rFonts w:hint="eastAsia"/>
                <w:sz w:val="18"/>
                <w:szCs w:val="16"/>
              </w:rPr>
              <w:t>工程、电气和电子</w:t>
            </w:r>
          </w:p>
        </w:tc>
        <w:tc>
          <w:tcPr>
            <w:tcW w:w="1364" w:type="dxa"/>
          </w:tcPr>
          <w:p w14:paraId="73AB003C" w14:textId="77777777" w:rsidR="0011129B" w:rsidRPr="00364593" w:rsidRDefault="0011129B" w:rsidP="0011129B">
            <w:pPr>
              <w:rPr>
                <w:sz w:val="18"/>
                <w:szCs w:val="16"/>
              </w:rPr>
            </w:pPr>
          </w:p>
        </w:tc>
        <w:tc>
          <w:tcPr>
            <w:tcW w:w="1406" w:type="dxa"/>
          </w:tcPr>
          <w:p w14:paraId="7DE26A16" w14:textId="0EBFEB1A" w:rsidR="0011129B" w:rsidRPr="00364593" w:rsidRDefault="0011129B" w:rsidP="0011129B">
            <w:pPr>
              <w:rPr>
                <w:sz w:val="18"/>
                <w:szCs w:val="16"/>
              </w:rPr>
            </w:pPr>
            <w:r w:rsidRPr="00364593">
              <w:rPr>
                <w:rFonts w:hint="eastAsia"/>
                <w:sz w:val="18"/>
                <w:szCs w:val="16"/>
              </w:rPr>
              <w:t>404</w:t>
            </w:r>
          </w:p>
        </w:tc>
        <w:tc>
          <w:tcPr>
            <w:tcW w:w="1410" w:type="dxa"/>
          </w:tcPr>
          <w:p w14:paraId="720CDA55" w14:textId="0C821998" w:rsidR="0011129B" w:rsidRPr="00364593" w:rsidRDefault="00345E1F" w:rsidP="0011129B">
            <w:pPr>
              <w:rPr>
                <w:sz w:val="18"/>
                <w:szCs w:val="16"/>
              </w:rPr>
            </w:pPr>
            <w:r>
              <w:rPr>
                <w:rFonts w:hint="eastAsia"/>
                <w:sz w:val="18"/>
                <w:szCs w:val="16"/>
              </w:rPr>
              <w:t>公共健康</w:t>
            </w:r>
          </w:p>
        </w:tc>
        <w:tc>
          <w:tcPr>
            <w:tcW w:w="1304" w:type="dxa"/>
          </w:tcPr>
          <w:p w14:paraId="758846D2" w14:textId="7BEDB99E" w:rsidR="0011129B" w:rsidRPr="00364593" w:rsidRDefault="0011129B" w:rsidP="0011129B">
            <w:pPr>
              <w:rPr>
                <w:sz w:val="18"/>
                <w:szCs w:val="16"/>
              </w:rPr>
            </w:pPr>
          </w:p>
        </w:tc>
        <w:tc>
          <w:tcPr>
            <w:tcW w:w="1356" w:type="dxa"/>
          </w:tcPr>
          <w:p w14:paraId="7220D0F5" w14:textId="7FA22224" w:rsidR="0011129B" w:rsidRPr="00364593" w:rsidRDefault="00FE7694" w:rsidP="0011129B">
            <w:pPr>
              <w:rPr>
                <w:sz w:val="18"/>
                <w:szCs w:val="16"/>
              </w:rPr>
            </w:pPr>
            <w:r>
              <w:rPr>
                <w:rFonts w:hint="eastAsia"/>
                <w:sz w:val="18"/>
                <w:szCs w:val="16"/>
              </w:rPr>
              <w:t>381</w:t>
            </w:r>
          </w:p>
        </w:tc>
      </w:tr>
      <w:tr w:rsidR="0011129B" w:rsidRPr="00364593" w14:paraId="13A39312" w14:textId="77777777" w:rsidTr="00364593">
        <w:tc>
          <w:tcPr>
            <w:tcW w:w="1456" w:type="dxa"/>
          </w:tcPr>
          <w:p w14:paraId="7779E31D" w14:textId="22A4A927" w:rsidR="0011129B" w:rsidRPr="00364593" w:rsidRDefault="0011129B" w:rsidP="0011129B">
            <w:pPr>
              <w:rPr>
                <w:sz w:val="18"/>
                <w:szCs w:val="16"/>
              </w:rPr>
            </w:pPr>
            <w:r w:rsidRPr="00364593">
              <w:rPr>
                <w:rFonts w:hint="eastAsia"/>
                <w:sz w:val="18"/>
                <w:szCs w:val="16"/>
              </w:rPr>
              <w:t>运筹学与管理科学</w:t>
            </w:r>
          </w:p>
        </w:tc>
        <w:tc>
          <w:tcPr>
            <w:tcW w:w="1364" w:type="dxa"/>
          </w:tcPr>
          <w:p w14:paraId="45B65B1C" w14:textId="77777777" w:rsidR="0011129B" w:rsidRPr="00364593" w:rsidRDefault="0011129B" w:rsidP="0011129B">
            <w:pPr>
              <w:rPr>
                <w:sz w:val="18"/>
                <w:szCs w:val="16"/>
              </w:rPr>
            </w:pPr>
          </w:p>
        </w:tc>
        <w:tc>
          <w:tcPr>
            <w:tcW w:w="1406" w:type="dxa"/>
          </w:tcPr>
          <w:p w14:paraId="1A0ADA74" w14:textId="0234FC0E" w:rsidR="0011129B" w:rsidRPr="00364593" w:rsidRDefault="0011129B" w:rsidP="0011129B">
            <w:pPr>
              <w:rPr>
                <w:sz w:val="18"/>
                <w:szCs w:val="16"/>
              </w:rPr>
            </w:pPr>
            <w:r w:rsidRPr="00364593">
              <w:rPr>
                <w:rFonts w:hint="eastAsia"/>
                <w:sz w:val="18"/>
                <w:szCs w:val="16"/>
              </w:rPr>
              <w:t>401</w:t>
            </w:r>
          </w:p>
        </w:tc>
        <w:tc>
          <w:tcPr>
            <w:tcW w:w="1410" w:type="dxa"/>
          </w:tcPr>
          <w:p w14:paraId="2D6B64FD" w14:textId="3F23820C" w:rsidR="0011129B" w:rsidRPr="00364593" w:rsidRDefault="009E50C6" w:rsidP="0011129B">
            <w:pPr>
              <w:rPr>
                <w:sz w:val="18"/>
                <w:szCs w:val="16"/>
              </w:rPr>
            </w:pPr>
            <w:r>
              <w:rPr>
                <w:rFonts w:hint="eastAsia"/>
                <w:sz w:val="18"/>
                <w:szCs w:val="16"/>
              </w:rPr>
              <w:t>经济学</w:t>
            </w:r>
          </w:p>
        </w:tc>
        <w:tc>
          <w:tcPr>
            <w:tcW w:w="1304" w:type="dxa"/>
          </w:tcPr>
          <w:p w14:paraId="2D9411D6" w14:textId="77777777" w:rsidR="0011129B" w:rsidRPr="00364593" w:rsidRDefault="0011129B" w:rsidP="0011129B">
            <w:pPr>
              <w:rPr>
                <w:sz w:val="18"/>
                <w:szCs w:val="16"/>
              </w:rPr>
            </w:pPr>
          </w:p>
        </w:tc>
        <w:tc>
          <w:tcPr>
            <w:tcW w:w="1356" w:type="dxa"/>
          </w:tcPr>
          <w:p w14:paraId="0C0E1761" w14:textId="0FFD7822" w:rsidR="0011129B" w:rsidRPr="00364593" w:rsidRDefault="00144BBE" w:rsidP="0011129B">
            <w:pPr>
              <w:rPr>
                <w:sz w:val="18"/>
                <w:szCs w:val="16"/>
              </w:rPr>
            </w:pPr>
            <w:r>
              <w:rPr>
                <w:rFonts w:hint="eastAsia"/>
                <w:sz w:val="18"/>
                <w:szCs w:val="16"/>
              </w:rPr>
              <w:t>363</w:t>
            </w:r>
          </w:p>
        </w:tc>
      </w:tr>
      <w:tr w:rsidR="008303EE" w:rsidRPr="00364593" w14:paraId="295342AF" w14:textId="77777777" w:rsidTr="00364593">
        <w:tc>
          <w:tcPr>
            <w:tcW w:w="1456" w:type="dxa"/>
          </w:tcPr>
          <w:p w14:paraId="2151B571" w14:textId="49FE1935" w:rsidR="008303EE" w:rsidRPr="00364593" w:rsidRDefault="008303EE" w:rsidP="008303EE">
            <w:pPr>
              <w:rPr>
                <w:sz w:val="18"/>
                <w:szCs w:val="16"/>
              </w:rPr>
            </w:pPr>
            <w:r>
              <w:rPr>
                <w:rFonts w:hint="eastAsia"/>
                <w:sz w:val="18"/>
                <w:szCs w:val="16"/>
              </w:rPr>
              <w:t>公共健康</w:t>
            </w:r>
          </w:p>
        </w:tc>
        <w:tc>
          <w:tcPr>
            <w:tcW w:w="1364" w:type="dxa"/>
          </w:tcPr>
          <w:p w14:paraId="56AA66F9" w14:textId="77777777" w:rsidR="008303EE" w:rsidRPr="00364593" w:rsidRDefault="008303EE" w:rsidP="008303EE">
            <w:pPr>
              <w:rPr>
                <w:sz w:val="18"/>
                <w:szCs w:val="16"/>
              </w:rPr>
            </w:pPr>
          </w:p>
        </w:tc>
        <w:tc>
          <w:tcPr>
            <w:tcW w:w="1406" w:type="dxa"/>
          </w:tcPr>
          <w:p w14:paraId="623D3DC4" w14:textId="7B813EEA" w:rsidR="008303EE" w:rsidRPr="00364593" w:rsidRDefault="008303EE" w:rsidP="008303EE">
            <w:pPr>
              <w:rPr>
                <w:sz w:val="18"/>
                <w:szCs w:val="16"/>
              </w:rPr>
            </w:pPr>
            <w:r>
              <w:rPr>
                <w:rFonts w:hint="eastAsia"/>
                <w:sz w:val="18"/>
                <w:szCs w:val="16"/>
              </w:rPr>
              <w:t>339</w:t>
            </w:r>
          </w:p>
        </w:tc>
        <w:tc>
          <w:tcPr>
            <w:tcW w:w="1410" w:type="dxa"/>
          </w:tcPr>
          <w:p w14:paraId="627763D7" w14:textId="393A65AF" w:rsidR="008303EE" w:rsidRPr="00364593" w:rsidRDefault="008303EE" w:rsidP="008303EE">
            <w:pPr>
              <w:rPr>
                <w:sz w:val="18"/>
                <w:szCs w:val="16"/>
              </w:rPr>
            </w:pPr>
            <w:r w:rsidRPr="00364593">
              <w:rPr>
                <w:rFonts w:hint="eastAsia"/>
                <w:sz w:val="18"/>
                <w:szCs w:val="16"/>
              </w:rPr>
              <w:t>工程、电气和电子</w:t>
            </w:r>
          </w:p>
        </w:tc>
        <w:tc>
          <w:tcPr>
            <w:tcW w:w="1304" w:type="dxa"/>
          </w:tcPr>
          <w:p w14:paraId="193E0E91" w14:textId="77777777" w:rsidR="008303EE" w:rsidRPr="00364593" w:rsidRDefault="008303EE" w:rsidP="008303EE">
            <w:pPr>
              <w:rPr>
                <w:sz w:val="18"/>
                <w:szCs w:val="16"/>
              </w:rPr>
            </w:pPr>
          </w:p>
        </w:tc>
        <w:tc>
          <w:tcPr>
            <w:tcW w:w="1356" w:type="dxa"/>
          </w:tcPr>
          <w:p w14:paraId="7CC193E2" w14:textId="3ED587D0" w:rsidR="008303EE" w:rsidRPr="00364593" w:rsidRDefault="008D22E0" w:rsidP="008303EE">
            <w:pPr>
              <w:rPr>
                <w:sz w:val="18"/>
                <w:szCs w:val="16"/>
              </w:rPr>
            </w:pPr>
            <w:r>
              <w:rPr>
                <w:rFonts w:hint="eastAsia"/>
                <w:sz w:val="18"/>
                <w:szCs w:val="16"/>
              </w:rPr>
              <w:t>329</w:t>
            </w:r>
          </w:p>
        </w:tc>
      </w:tr>
    </w:tbl>
    <w:p w14:paraId="3BE49CF1" w14:textId="3DCE3569" w:rsidR="00BB34D9" w:rsidRDefault="00BB34D9" w:rsidP="008A74D0"/>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116FEBEC" w:rsidR="00D75C83" w:rsidRDefault="00E00162" w:rsidP="00925547">
      <w:pPr>
        <w:pStyle w:val="3"/>
      </w:pPr>
      <w:r>
        <w:rPr>
          <w:rFonts w:hint="eastAsia"/>
        </w:rPr>
        <w:t>以</w:t>
      </w:r>
      <w:r w:rsidR="00925547">
        <w:rPr>
          <w:rFonts w:hint="eastAsia"/>
        </w:rPr>
        <w:t>前两</w:t>
      </w:r>
      <w:r>
        <w:rPr>
          <w:rFonts w:hint="eastAsia"/>
        </w:rPr>
        <w:t>个时点为初始集</w:t>
      </w:r>
      <w:r w:rsidR="0097490D">
        <w:rPr>
          <w:rFonts w:hint="eastAsia"/>
        </w:rPr>
        <w:t>（</w:t>
      </w:r>
      <w:r w:rsidR="0097490D">
        <w:rPr>
          <w:rFonts w:hint="eastAsia"/>
        </w:rPr>
        <w:t>JCR</w:t>
      </w:r>
      <w:r w:rsidR="0097490D">
        <w:rPr>
          <w:rFonts w:hint="eastAsia"/>
        </w:rPr>
        <w:t>小类</w:t>
      </w:r>
      <w:r w:rsidR="00F60B31">
        <w:rPr>
          <w:rFonts w:hint="eastAsia"/>
        </w:rPr>
        <w:t>，</w:t>
      </w:r>
      <w:r w:rsidR="00B30A5D">
        <w:rPr>
          <w:rFonts w:hint="eastAsia"/>
        </w:rPr>
        <w:t>已</w:t>
      </w:r>
      <w:r w:rsidR="00F60B31">
        <w:rPr>
          <w:rFonts w:hint="eastAsia"/>
        </w:rPr>
        <w:t>补充</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9F996B5" w:rsidR="00B30A5D" w:rsidRPr="00B30A5D" w:rsidRDefault="00C227A3" w:rsidP="00B30A5D">
      <w:r>
        <w:rPr>
          <w:noProof/>
        </w:rPr>
        <w:lastRenderedPageBreak/>
        <w:drawing>
          <wp:inline distT="0" distB="0" distL="0" distR="0" wp14:anchorId="7B8B85BA" wp14:editId="38AEEE52">
            <wp:extent cx="5274310" cy="3449320"/>
            <wp:effectExtent l="0" t="0" r="254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drawing>
          <wp:inline distT="0" distB="0" distL="0" distR="0" wp14:anchorId="32961B0B" wp14:editId="20D56F11">
            <wp:extent cx="5274310" cy="3449320"/>
            <wp:effectExtent l="0" t="0" r="254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lastRenderedPageBreak/>
        <w:drawing>
          <wp:inline distT="0" distB="0" distL="0" distR="0" wp14:anchorId="4398532E" wp14:editId="0E5BF5ED">
            <wp:extent cx="5274310" cy="3449320"/>
            <wp:effectExtent l="0" t="0" r="254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drawing>
          <wp:inline distT="0" distB="0" distL="0" distR="0" wp14:anchorId="45BBF1EA" wp14:editId="0C33B987">
            <wp:extent cx="5274310" cy="3449320"/>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lastRenderedPageBreak/>
        <w:drawing>
          <wp:inline distT="0" distB="0" distL="0" distR="0" wp14:anchorId="563C6E8E" wp14:editId="299D0257">
            <wp:extent cx="5274310" cy="3449320"/>
            <wp:effectExtent l="0" t="0" r="254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drawing>
          <wp:inline distT="0" distB="0" distL="0" distR="0" wp14:anchorId="676A218A" wp14:editId="790CF5AA">
            <wp:extent cx="5274310" cy="3449320"/>
            <wp:effectExtent l="0" t="0" r="254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lastRenderedPageBreak/>
        <w:drawing>
          <wp:inline distT="0" distB="0" distL="0" distR="0" wp14:anchorId="6D9590CF" wp14:editId="2C69A6AF">
            <wp:extent cx="5274310" cy="3449320"/>
            <wp:effectExtent l="0" t="0" r="254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p>
    <w:p w14:paraId="16B619C9" w14:textId="77777777" w:rsidR="00925547" w:rsidRPr="00925547" w:rsidRDefault="00925547" w:rsidP="00925547"/>
    <w:p w14:paraId="4ACF9C94" w14:textId="67EEB833"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r w:rsidR="007962AB">
        <w:rPr>
          <w:rFonts w:ascii="Times New Roman" w:hAnsi="Times New Roman" w:cs="Times New Roman" w:hint="eastAsia"/>
        </w:rPr>
        <w:t>（</w:t>
      </w:r>
      <w:r w:rsidR="007962AB">
        <w:rPr>
          <w:rFonts w:ascii="Times New Roman" w:hAnsi="Times New Roman" w:cs="Times New Roman" w:hint="eastAsia"/>
        </w:rPr>
        <w:t>JCR</w:t>
      </w:r>
      <w:r w:rsidR="007962AB">
        <w:rPr>
          <w:rFonts w:ascii="Times New Roman" w:hAnsi="Times New Roman" w:cs="Times New Roman" w:hint="eastAsia"/>
        </w:rPr>
        <w:t>小类，第一年）</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1EE81C8D" w14:textId="2F411D91" w:rsidR="003650A5" w:rsidRDefault="00F82085" w:rsidP="003650A5">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w:t>
      </w:r>
      <w:r w:rsidR="00AC38BB">
        <w:rPr>
          <w:rFonts w:ascii="Times New Roman" w:hAnsi="Times New Roman" w:cs="Times New Roman" w:hint="eastAsia"/>
        </w:rPr>
        <w:t>（</w:t>
      </w:r>
      <w:r w:rsidR="0032277E">
        <w:rPr>
          <w:rFonts w:ascii="Times New Roman" w:hAnsi="Times New Roman" w:cs="Times New Roman" w:hint="eastAsia"/>
        </w:rPr>
        <w:t>使用中科院大区</w:t>
      </w:r>
      <w:r w:rsidR="00586B97">
        <w:rPr>
          <w:rFonts w:ascii="Times New Roman" w:hAnsi="Times New Roman" w:cs="Times New Roman" w:hint="eastAsia"/>
        </w:rPr>
        <w:t>，</w:t>
      </w:r>
      <w:r w:rsidR="00586B97">
        <w:rPr>
          <w:rFonts w:ascii="Times New Roman" w:hAnsi="Times New Roman" w:cs="Times New Roman" w:hint="eastAsia"/>
        </w:rPr>
        <w:t>18</w:t>
      </w:r>
      <w:r w:rsidR="00586B97">
        <w:rPr>
          <w:rFonts w:ascii="Times New Roman" w:hAnsi="Times New Roman" w:cs="Times New Roman" w:hint="eastAsia"/>
        </w:rPr>
        <w:t>类</w:t>
      </w:r>
      <w:r w:rsidR="00AC38BB">
        <w:rPr>
          <w:rFonts w:ascii="Times New Roman" w:hAnsi="Times New Roman" w:cs="Times New Roman" w:hint="eastAsia"/>
        </w:rPr>
        <w:t>）</w:t>
      </w:r>
    </w:p>
    <w:p w14:paraId="2C1D7B94" w14:textId="1E405F6D" w:rsidR="006A17EA" w:rsidRPr="001640FA" w:rsidRDefault="008123A1" w:rsidP="000C31EB">
      <w:pPr>
        <w:ind w:firstLineChars="200" w:firstLine="480"/>
      </w:pPr>
      <w:r>
        <w:rPr>
          <w:rFonts w:hint="eastAsia"/>
        </w:rPr>
        <w:t>W</w:t>
      </w:r>
      <w:r>
        <w:t>oS</w:t>
      </w:r>
      <w:r w:rsidR="00B73C09">
        <w:rPr>
          <w:rFonts w:hint="eastAsia"/>
        </w:rPr>
        <w:t>是一个细粒度，较权威的分类框架。</w:t>
      </w:r>
      <w:r>
        <w:t>WoS</w:t>
      </w:r>
      <w:r w:rsidR="0030013C">
        <w:rPr>
          <w:rFonts w:hint="eastAsia"/>
        </w:rPr>
        <w:t>自身的</w:t>
      </w:r>
      <w:r w:rsidR="008E15F9">
        <w:rPr>
          <w:rFonts w:hint="eastAsia"/>
        </w:rPr>
        <w:t>学科分类不适宜直接</w:t>
      </w:r>
      <w:r w:rsidR="00697BBB">
        <w:rPr>
          <w:rFonts w:hint="eastAsia"/>
        </w:rPr>
        <w:t>做分</w:t>
      </w:r>
      <w:r w:rsidR="00855ABB">
        <w:rPr>
          <w:rFonts w:hint="eastAsia"/>
        </w:rPr>
        <w:t>类</w:t>
      </w:r>
      <w:r w:rsidR="00A455B1">
        <w:rPr>
          <w:rFonts w:hint="eastAsia"/>
        </w:rPr>
        <w:t>，</w:t>
      </w:r>
      <w:r w:rsidR="0045136B">
        <w:rPr>
          <w:rFonts w:hint="eastAsia"/>
        </w:rPr>
        <w:t>原因在于</w:t>
      </w:r>
      <w:r w:rsidR="00623D22">
        <w:rPr>
          <w:rFonts w:hint="eastAsia"/>
        </w:rPr>
        <w:t>大多数学者都会经历</w:t>
      </w:r>
      <w:r w:rsidR="00666805">
        <w:rPr>
          <w:rFonts w:hint="eastAsia"/>
        </w:rPr>
        <w:t>这样的跨越</w:t>
      </w:r>
      <w:r w:rsidR="00855ABB">
        <w:rPr>
          <w:rFonts w:hint="eastAsia"/>
        </w:rPr>
        <w:t>。</w:t>
      </w:r>
    </w:p>
    <w:p w14:paraId="6B660C22" w14:textId="6AFB9CCD" w:rsidR="00E924C7" w:rsidRDefault="00C653DF" w:rsidP="000C31EB">
      <w:pPr>
        <w:ind w:firstLineChars="200" w:firstLine="480"/>
      </w:pPr>
      <w:r w:rsidRPr="00C653DF">
        <w:rPr>
          <w:rFonts w:hint="eastAsia"/>
        </w:rPr>
        <w:t>因此我们观察</w:t>
      </w:r>
      <w:r w:rsidR="00560468">
        <w:rPr>
          <w:rFonts w:hint="eastAsia"/>
        </w:rPr>
        <w:t>两种情况，</w:t>
      </w:r>
      <w:r w:rsidR="00F53594">
        <w:rPr>
          <w:rFonts w:hint="eastAsia"/>
        </w:rPr>
        <w:t>1</w:t>
      </w:r>
      <w:r w:rsidR="00F53594">
        <w:rPr>
          <w:rFonts w:hint="eastAsia"/>
        </w:rPr>
        <w:t>是更大粒度的学科分类的情况下（例如</w:t>
      </w:r>
      <w:r w:rsidR="00F53594">
        <w:rPr>
          <w:rFonts w:hint="eastAsia"/>
        </w:rPr>
        <w:t>ESI20</w:t>
      </w:r>
      <w:r w:rsidR="00F53594">
        <w:rPr>
          <w:rFonts w:hint="eastAsia"/>
        </w:rPr>
        <w:t>个学科分类）</w:t>
      </w:r>
      <w:r w:rsidR="00235006">
        <w:rPr>
          <w:rFonts w:hint="eastAsia"/>
        </w:rPr>
        <w:t>2</w:t>
      </w:r>
      <w:r w:rsidR="00235006">
        <w:rPr>
          <w:rFonts w:hint="eastAsia"/>
        </w:rPr>
        <w:t>是计算学科间的差异性，差异性大于一定程度才算“转向”</w:t>
      </w:r>
      <w:r w:rsidR="00560468">
        <w:rPr>
          <w:rFonts w:hint="eastAsia"/>
        </w:rPr>
        <w:t>。</w:t>
      </w:r>
    </w:p>
    <w:p w14:paraId="51BB535E" w14:textId="3CB829AF" w:rsidR="00E364C3" w:rsidRDefault="00E364C3" w:rsidP="000C31EB">
      <w:pPr>
        <w:ind w:firstLineChars="200" w:firstLine="480"/>
      </w:pPr>
      <w:r>
        <w:rPr>
          <w:rFonts w:hint="eastAsia"/>
        </w:rPr>
        <w:lastRenderedPageBreak/>
        <w:t>大粒度我们参考</w:t>
      </w:r>
      <w:r w:rsidR="00F03DAD">
        <w:rPr>
          <w:rFonts w:hint="eastAsia"/>
        </w:rPr>
        <w:t>中科院</w:t>
      </w:r>
      <w:r w:rsidR="00F03DAD">
        <w:rPr>
          <w:rFonts w:hint="eastAsia"/>
        </w:rPr>
        <w:t>2022</w:t>
      </w:r>
      <w:r w:rsidR="00F03DAD">
        <w:rPr>
          <w:rFonts w:hint="eastAsia"/>
        </w:rPr>
        <w:t>年发布的大区小区划分</w:t>
      </w:r>
      <w:r w:rsidR="00775AC4">
        <w:rPr>
          <w:rFonts w:hint="eastAsia"/>
        </w:rPr>
        <w:t>（</w:t>
      </w:r>
      <w:r w:rsidR="00775AC4" w:rsidRPr="00775AC4">
        <w:t>https://www.yuque.com/scientometrics/fenqubiao_blog/yyyc3wdgtllqeoru</w:t>
      </w:r>
      <w:r w:rsidR="00775AC4">
        <w:rPr>
          <w:rFonts w:hint="eastAsia"/>
        </w:rPr>
        <w:t>）</w:t>
      </w:r>
      <w:r w:rsidR="00F03DAD">
        <w:rPr>
          <w:rFonts w:hint="eastAsia"/>
        </w:rPr>
        <w:t>，</w:t>
      </w:r>
      <w:r w:rsidR="00722766" w:rsidRPr="00722766">
        <w:rPr>
          <w:rFonts w:hint="eastAsia"/>
        </w:rPr>
        <w:t>期刊超越指数。</w:t>
      </w:r>
    </w:p>
    <w:p w14:paraId="6AA97747" w14:textId="77777777" w:rsidR="00BD3649" w:rsidRPr="00C653DF" w:rsidRDefault="00BD3649" w:rsidP="000C31EB">
      <w:pPr>
        <w:ind w:firstLineChars="200" w:firstLine="480"/>
      </w:pPr>
    </w:p>
    <w:p w14:paraId="0BE82A2F" w14:textId="362F5874" w:rsidR="00E27A9D" w:rsidRPr="00B04F9C" w:rsidRDefault="00AC7094" w:rsidP="008F38F9">
      <w:pPr>
        <w:pStyle w:val="1"/>
        <w:rPr>
          <w:rFonts w:ascii="Times New Roman" w:hAnsi="Times New Roman" w:cs="Times New Roman"/>
        </w:rPr>
      </w:pPr>
      <w:bookmarkStart w:id="41"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 xml:space="preserve">Porter A L, Cohen A S, David Roessner J, et al. Measuring researcher </w:t>
      </w:r>
      <w:r>
        <w:lastRenderedPageBreak/>
        <w:t>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 xml:space="preserve">Jamali H R, Abbasi A, Bornmann L. Research diversification and its relationship with publication counts and impact: A case study based on Australian professors[J]. </w:t>
      </w:r>
      <w:r>
        <w:lastRenderedPageBreak/>
        <w:t>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xml:space="preserve">. Structural Scaffolds for Citation Intent </w:t>
      </w:r>
      <w:r>
        <w:lastRenderedPageBreak/>
        <w:t>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 xml:space="preserve">Kuhn T S, Epstein J. The essential tension[M]. American Association of Physics </w:t>
      </w:r>
      <w:r>
        <w:lastRenderedPageBreak/>
        <w:t>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 xml:space="preserve">Zhang L, Sun B, Jiang L, et al. On the relationship between interdisciplinarity and impact: Distinct effects on academic and broader impact[J]. Research Evaluation, </w:t>
      </w:r>
      <w:r>
        <w:lastRenderedPageBreak/>
        <w:t>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lastRenderedPageBreak/>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01A244AD" w:rsidR="00C42D2E" w:rsidRDefault="00C42D2E">
      <w:pPr>
        <w:rPr>
          <w:rFonts w:cs="Times New Roman"/>
        </w:rPr>
      </w:pP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lastRenderedPageBreak/>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5DDE0330" w:rsidR="00B72802" w:rsidRPr="005909CB" w:rsidRDefault="00B72802" w:rsidP="00B72802">
      <w:pPr>
        <w:rPr>
          <w:rFonts w:cs="Times New Roman"/>
          <w:sz w:val="16"/>
          <w:szCs w:val="14"/>
        </w:rPr>
      </w:pPr>
      <w:r w:rsidRPr="005909CB">
        <w:rPr>
          <w:rFonts w:cs="Times New Roman"/>
          <w:sz w:val="16"/>
          <w:szCs w:val="14"/>
        </w:rPr>
        <w:t>('INFORMATION SCIENCE &amp; LIBRARY SCIENCE $$ SOCIAL SCIENCES, BIOMEDICAL------NURSING', 55)</w:t>
      </w:r>
    </w:p>
    <w:sectPr w:rsidR="00B72802" w:rsidRPr="005909CB" w:rsidSect="00CF745B">
      <w:footerReference w:type="default" r:id="rId4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0T03:27:00Z" w:initials="XJ">
    <w:p w14:paraId="344CFACF" w14:textId="478953AF" w:rsidR="00335A84" w:rsidRDefault="00335A84">
      <w:pPr>
        <w:pStyle w:val="ae"/>
      </w:pPr>
      <w:r>
        <w:rPr>
          <w:rStyle w:val="ad"/>
        </w:rPr>
        <w:annotationRef/>
      </w:r>
      <w:r>
        <w:rPr>
          <w:rFonts w:hint="eastAsia"/>
        </w:rPr>
        <w:t>这里需要把</w:t>
      </w:r>
      <w:r>
        <w:rPr>
          <w:rFonts w:hint="eastAsia"/>
        </w:rPr>
        <w:t>$</w:t>
      </w:r>
      <w:r>
        <w:t>$</w:t>
      </w:r>
      <w:r>
        <w:rPr>
          <w:rFonts w:hint="eastAsia"/>
        </w:rPr>
        <w:t>变成单个会更好。</w:t>
      </w:r>
    </w:p>
  </w:comment>
  <w:comment w:id="40" w:author="Xu Jiawei" w:date="2023-05-11T23:53:00Z" w:initials="XJ">
    <w:p w14:paraId="4AE6AC54" w14:textId="73A9AFD1" w:rsidR="00023F90" w:rsidRDefault="00023F90">
      <w:pPr>
        <w:pStyle w:val="ae"/>
      </w:pPr>
      <w:r>
        <w:rPr>
          <w:rStyle w:val="ad"/>
        </w:rPr>
        <w:annotationRef/>
      </w:r>
      <w:r w:rsidR="00355017">
        <w:rPr>
          <w:rFonts w:hint="eastAsia"/>
        </w:rPr>
        <w:t>这里也许可以看每个学科</w:t>
      </w:r>
      <w:r w:rsidR="00261797">
        <w:rPr>
          <w:rFonts w:hint="eastAsia"/>
        </w:rPr>
        <w:t>的迁移情况</w:t>
      </w:r>
      <w:r w:rsidR="00C94922">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344CFACF" w15:done="0"/>
  <w15:commentEx w15:paraId="4AE6A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58D95" w16cex:dateUtc="2023-05-09T19:27: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344CFACF" w16cid:durableId="28058D95"/>
  <w16cid:commentId w16cid:paraId="4AE6AC54"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A0DC9" w14:textId="77777777" w:rsidR="00862361" w:rsidRDefault="00862361" w:rsidP="00FF1F60">
      <w:r>
        <w:separator/>
      </w:r>
    </w:p>
  </w:endnote>
  <w:endnote w:type="continuationSeparator" w:id="0">
    <w:p w14:paraId="578E72BB" w14:textId="77777777" w:rsidR="00862361" w:rsidRDefault="00862361"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3B8CE" w14:textId="77777777" w:rsidR="00862361" w:rsidRDefault="00862361" w:rsidP="00FF1F60">
      <w:r>
        <w:separator/>
      </w:r>
    </w:p>
  </w:footnote>
  <w:footnote w:type="continuationSeparator" w:id="0">
    <w:p w14:paraId="30ED6CF4" w14:textId="77777777" w:rsidR="00862361" w:rsidRDefault="00862361"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148"/>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5F9"/>
    <w:rsid w:val="00026810"/>
    <w:rsid w:val="000268FE"/>
    <w:rsid w:val="00026A44"/>
    <w:rsid w:val="00026B42"/>
    <w:rsid w:val="00026D4D"/>
    <w:rsid w:val="00027149"/>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BA0"/>
    <w:rsid w:val="00040C58"/>
    <w:rsid w:val="00040E94"/>
    <w:rsid w:val="00041296"/>
    <w:rsid w:val="00041749"/>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225"/>
    <w:rsid w:val="00056ADF"/>
    <w:rsid w:val="00056EBC"/>
    <w:rsid w:val="00057121"/>
    <w:rsid w:val="000574B0"/>
    <w:rsid w:val="00057A66"/>
    <w:rsid w:val="00057FA3"/>
    <w:rsid w:val="000601EC"/>
    <w:rsid w:val="0006036B"/>
    <w:rsid w:val="00060765"/>
    <w:rsid w:val="000616D7"/>
    <w:rsid w:val="00061981"/>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766"/>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97C1E"/>
    <w:rsid w:val="000A0188"/>
    <w:rsid w:val="000A05D9"/>
    <w:rsid w:val="000A0786"/>
    <w:rsid w:val="000A0803"/>
    <w:rsid w:val="000A0F3A"/>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D65"/>
    <w:rsid w:val="000D20C0"/>
    <w:rsid w:val="000D276B"/>
    <w:rsid w:val="000D2DE0"/>
    <w:rsid w:val="000D316C"/>
    <w:rsid w:val="000D35CA"/>
    <w:rsid w:val="000D3BE1"/>
    <w:rsid w:val="000D3CA7"/>
    <w:rsid w:val="000D4258"/>
    <w:rsid w:val="000D4C6E"/>
    <w:rsid w:val="000D50F6"/>
    <w:rsid w:val="000D536A"/>
    <w:rsid w:val="000D5FE0"/>
    <w:rsid w:val="000D621B"/>
    <w:rsid w:val="000D7167"/>
    <w:rsid w:val="000D716E"/>
    <w:rsid w:val="000D737D"/>
    <w:rsid w:val="000D78B6"/>
    <w:rsid w:val="000D7A1D"/>
    <w:rsid w:val="000D7E67"/>
    <w:rsid w:val="000D7E70"/>
    <w:rsid w:val="000E0160"/>
    <w:rsid w:val="000E068F"/>
    <w:rsid w:val="000E0EA8"/>
    <w:rsid w:val="000E0F4B"/>
    <w:rsid w:val="000E10D7"/>
    <w:rsid w:val="000E1356"/>
    <w:rsid w:val="000E196C"/>
    <w:rsid w:val="000E1AD3"/>
    <w:rsid w:val="000E1E74"/>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2F5"/>
    <w:rsid w:val="000E5BA2"/>
    <w:rsid w:val="000E691F"/>
    <w:rsid w:val="000E6B88"/>
    <w:rsid w:val="000E7229"/>
    <w:rsid w:val="000E75A5"/>
    <w:rsid w:val="000E75D8"/>
    <w:rsid w:val="000F03BA"/>
    <w:rsid w:val="000F0446"/>
    <w:rsid w:val="000F09A4"/>
    <w:rsid w:val="000F0B8D"/>
    <w:rsid w:val="000F0EC7"/>
    <w:rsid w:val="000F1390"/>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4C7"/>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67E"/>
    <w:rsid w:val="00116BFD"/>
    <w:rsid w:val="00116E84"/>
    <w:rsid w:val="0011708B"/>
    <w:rsid w:val="001175CA"/>
    <w:rsid w:val="00117B3A"/>
    <w:rsid w:val="00117B47"/>
    <w:rsid w:val="001204E2"/>
    <w:rsid w:val="00120BD7"/>
    <w:rsid w:val="00120D5D"/>
    <w:rsid w:val="00120DD4"/>
    <w:rsid w:val="001214DB"/>
    <w:rsid w:val="00121E84"/>
    <w:rsid w:val="001222C6"/>
    <w:rsid w:val="00122C11"/>
    <w:rsid w:val="00123307"/>
    <w:rsid w:val="0012365D"/>
    <w:rsid w:val="001236C8"/>
    <w:rsid w:val="00123DDB"/>
    <w:rsid w:val="00124199"/>
    <w:rsid w:val="0012548A"/>
    <w:rsid w:val="00125584"/>
    <w:rsid w:val="0012662F"/>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AA3"/>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AB8"/>
    <w:rsid w:val="001A202A"/>
    <w:rsid w:val="001A2107"/>
    <w:rsid w:val="001A2BAA"/>
    <w:rsid w:val="001A3464"/>
    <w:rsid w:val="001A39A0"/>
    <w:rsid w:val="001A3A7B"/>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AE8"/>
    <w:rsid w:val="001C4C59"/>
    <w:rsid w:val="001C5AA3"/>
    <w:rsid w:val="001C67C8"/>
    <w:rsid w:val="001C6C03"/>
    <w:rsid w:val="001C6E87"/>
    <w:rsid w:val="001C6F2D"/>
    <w:rsid w:val="001C6F8E"/>
    <w:rsid w:val="001C74EA"/>
    <w:rsid w:val="001C7988"/>
    <w:rsid w:val="001C7A97"/>
    <w:rsid w:val="001C7E10"/>
    <w:rsid w:val="001C7E12"/>
    <w:rsid w:val="001D0848"/>
    <w:rsid w:val="001D0932"/>
    <w:rsid w:val="001D0BEA"/>
    <w:rsid w:val="001D0F43"/>
    <w:rsid w:val="001D1211"/>
    <w:rsid w:val="001D122B"/>
    <w:rsid w:val="001D13ED"/>
    <w:rsid w:val="001D2371"/>
    <w:rsid w:val="001D2416"/>
    <w:rsid w:val="001D2995"/>
    <w:rsid w:val="001D29D6"/>
    <w:rsid w:val="001D2BE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521C"/>
    <w:rsid w:val="001E52FB"/>
    <w:rsid w:val="001E5ABE"/>
    <w:rsid w:val="001E5F13"/>
    <w:rsid w:val="001E6182"/>
    <w:rsid w:val="001E61C5"/>
    <w:rsid w:val="001E66EF"/>
    <w:rsid w:val="001E6AA9"/>
    <w:rsid w:val="001E73CC"/>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97B"/>
    <w:rsid w:val="00207B6E"/>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5056"/>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216"/>
    <w:rsid w:val="002354C7"/>
    <w:rsid w:val="002355E6"/>
    <w:rsid w:val="00235615"/>
    <w:rsid w:val="00235B6D"/>
    <w:rsid w:val="00236618"/>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FE1"/>
    <w:rsid w:val="002449F8"/>
    <w:rsid w:val="00245483"/>
    <w:rsid w:val="0024639A"/>
    <w:rsid w:val="00246595"/>
    <w:rsid w:val="00246C0D"/>
    <w:rsid w:val="00246E3A"/>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73E"/>
    <w:rsid w:val="00253954"/>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16D"/>
    <w:rsid w:val="00280653"/>
    <w:rsid w:val="0028069D"/>
    <w:rsid w:val="002807F7"/>
    <w:rsid w:val="0028095B"/>
    <w:rsid w:val="002812BA"/>
    <w:rsid w:val="00281308"/>
    <w:rsid w:val="0028195D"/>
    <w:rsid w:val="0028200B"/>
    <w:rsid w:val="002821FE"/>
    <w:rsid w:val="002826E6"/>
    <w:rsid w:val="00282EB4"/>
    <w:rsid w:val="00282EFB"/>
    <w:rsid w:val="0028378F"/>
    <w:rsid w:val="0028387F"/>
    <w:rsid w:val="00283FE8"/>
    <w:rsid w:val="00283FF7"/>
    <w:rsid w:val="002840DA"/>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584"/>
    <w:rsid w:val="0029161F"/>
    <w:rsid w:val="002918FD"/>
    <w:rsid w:val="00292207"/>
    <w:rsid w:val="002923B1"/>
    <w:rsid w:val="002924E9"/>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4C81"/>
    <w:rsid w:val="002B518E"/>
    <w:rsid w:val="002B5955"/>
    <w:rsid w:val="002B5DD4"/>
    <w:rsid w:val="002B6807"/>
    <w:rsid w:val="002B6C01"/>
    <w:rsid w:val="002B7286"/>
    <w:rsid w:val="002C0380"/>
    <w:rsid w:val="002C0534"/>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005"/>
    <w:rsid w:val="002C6904"/>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13C"/>
    <w:rsid w:val="003004CD"/>
    <w:rsid w:val="00301110"/>
    <w:rsid w:val="003015DD"/>
    <w:rsid w:val="003018B3"/>
    <w:rsid w:val="00301DC1"/>
    <w:rsid w:val="00301E61"/>
    <w:rsid w:val="0030212B"/>
    <w:rsid w:val="00302C74"/>
    <w:rsid w:val="00302F9E"/>
    <w:rsid w:val="00303172"/>
    <w:rsid w:val="003031DC"/>
    <w:rsid w:val="003039C9"/>
    <w:rsid w:val="003039D6"/>
    <w:rsid w:val="003040E2"/>
    <w:rsid w:val="00304506"/>
    <w:rsid w:val="0030458E"/>
    <w:rsid w:val="00304598"/>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176EA"/>
    <w:rsid w:val="00320134"/>
    <w:rsid w:val="003205CD"/>
    <w:rsid w:val="00321AC0"/>
    <w:rsid w:val="00321BBE"/>
    <w:rsid w:val="00321DDE"/>
    <w:rsid w:val="003221B7"/>
    <w:rsid w:val="003221DB"/>
    <w:rsid w:val="0032257E"/>
    <w:rsid w:val="0032259D"/>
    <w:rsid w:val="0032277E"/>
    <w:rsid w:val="00322968"/>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A4"/>
    <w:rsid w:val="003547B1"/>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724F"/>
    <w:rsid w:val="00367604"/>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E85"/>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7D8"/>
    <w:rsid w:val="003E4827"/>
    <w:rsid w:val="003E4BD1"/>
    <w:rsid w:val="003E4DDA"/>
    <w:rsid w:val="003E507C"/>
    <w:rsid w:val="003E52D6"/>
    <w:rsid w:val="003E5A8B"/>
    <w:rsid w:val="003E656F"/>
    <w:rsid w:val="003E78EF"/>
    <w:rsid w:val="003E78F7"/>
    <w:rsid w:val="003E79F6"/>
    <w:rsid w:val="003F05B1"/>
    <w:rsid w:val="003F062F"/>
    <w:rsid w:val="003F078D"/>
    <w:rsid w:val="003F0A22"/>
    <w:rsid w:val="003F0AF1"/>
    <w:rsid w:val="003F0E64"/>
    <w:rsid w:val="003F1775"/>
    <w:rsid w:val="003F17D0"/>
    <w:rsid w:val="003F17F4"/>
    <w:rsid w:val="003F2F7A"/>
    <w:rsid w:val="003F48D2"/>
    <w:rsid w:val="003F4E6D"/>
    <w:rsid w:val="003F530D"/>
    <w:rsid w:val="003F532A"/>
    <w:rsid w:val="003F534A"/>
    <w:rsid w:val="003F568B"/>
    <w:rsid w:val="003F70F3"/>
    <w:rsid w:val="003F7183"/>
    <w:rsid w:val="003F7361"/>
    <w:rsid w:val="003F7460"/>
    <w:rsid w:val="003F74DC"/>
    <w:rsid w:val="003F75A6"/>
    <w:rsid w:val="003F77C5"/>
    <w:rsid w:val="003F7A6B"/>
    <w:rsid w:val="004008FB"/>
    <w:rsid w:val="00400E77"/>
    <w:rsid w:val="0040112C"/>
    <w:rsid w:val="00401EA8"/>
    <w:rsid w:val="004025F8"/>
    <w:rsid w:val="00403462"/>
    <w:rsid w:val="00403BF3"/>
    <w:rsid w:val="004042D3"/>
    <w:rsid w:val="00404FC0"/>
    <w:rsid w:val="0040533E"/>
    <w:rsid w:val="0040546C"/>
    <w:rsid w:val="004055C0"/>
    <w:rsid w:val="00405B94"/>
    <w:rsid w:val="00405D10"/>
    <w:rsid w:val="00406FD5"/>
    <w:rsid w:val="00410239"/>
    <w:rsid w:val="00410C71"/>
    <w:rsid w:val="004110B9"/>
    <w:rsid w:val="00411AC1"/>
    <w:rsid w:val="00411B07"/>
    <w:rsid w:val="00411F11"/>
    <w:rsid w:val="0041227A"/>
    <w:rsid w:val="004124CE"/>
    <w:rsid w:val="00412802"/>
    <w:rsid w:val="0041282B"/>
    <w:rsid w:val="00412D40"/>
    <w:rsid w:val="00413817"/>
    <w:rsid w:val="00413BA6"/>
    <w:rsid w:val="0041414E"/>
    <w:rsid w:val="004144B8"/>
    <w:rsid w:val="004147AD"/>
    <w:rsid w:val="00415B74"/>
    <w:rsid w:val="00416201"/>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9B5"/>
    <w:rsid w:val="00465B70"/>
    <w:rsid w:val="00465B87"/>
    <w:rsid w:val="00465EDE"/>
    <w:rsid w:val="00465FB8"/>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2314"/>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168"/>
    <w:rsid w:val="00487316"/>
    <w:rsid w:val="0048754A"/>
    <w:rsid w:val="00487A06"/>
    <w:rsid w:val="0049024D"/>
    <w:rsid w:val="00490A68"/>
    <w:rsid w:val="00490C31"/>
    <w:rsid w:val="00490E10"/>
    <w:rsid w:val="00491196"/>
    <w:rsid w:val="00491440"/>
    <w:rsid w:val="0049219F"/>
    <w:rsid w:val="004921BB"/>
    <w:rsid w:val="004928D7"/>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1BD9"/>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657"/>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6C3"/>
    <w:rsid w:val="005207DB"/>
    <w:rsid w:val="00520834"/>
    <w:rsid w:val="0052145E"/>
    <w:rsid w:val="00521FF4"/>
    <w:rsid w:val="00522BE4"/>
    <w:rsid w:val="00522C27"/>
    <w:rsid w:val="005233F8"/>
    <w:rsid w:val="0052349F"/>
    <w:rsid w:val="00523DCA"/>
    <w:rsid w:val="00524DE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13DE"/>
    <w:rsid w:val="00571E44"/>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8F6"/>
    <w:rsid w:val="005879E3"/>
    <w:rsid w:val="00587ADD"/>
    <w:rsid w:val="00587EE7"/>
    <w:rsid w:val="0059040B"/>
    <w:rsid w:val="005904C9"/>
    <w:rsid w:val="00590624"/>
    <w:rsid w:val="005909CB"/>
    <w:rsid w:val="00590A69"/>
    <w:rsid w:val="00590BF1"/>
    <w:rsid w:val="00591543"/>
    <w:rsid w:val="0059161F"/>
    <w:rsid w:val="005916C2"/>
    <w:rsid w:val="00591866"/>
    <w:rsid w:val="00591EEE"/>
    <w:rsid w:val="00592308"/>
    <w:rsid w:val="005924AB"/>
    <w:rsid w:val="00592C3E"/>
    <w:rsid w:val="00592E51"/>
    <w:rsid w:val="00593212"/>
    <w:rsid w:val="0059326F"/>
    <w:rsid w:val="005939EA"/>
    <w:rsid w:val="00593F40"/>
    <w:rsid w:val="00594500"/>
    <w:rsid w:val="0059473E"/>
    <w:rsid w:val="0059474E"/>
    <w:rsid w:val="00594980"/>
    <w:rsid w:val="00594EC8"/>
    <w:rsid w:val="0059517E"/>
    <w:rsid w:val="00595331"/>
    <w:rsid w:val="00595F3F"/>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CD2"/>
    <w:rsid w:val="00621E65"/>
    <w:rsid w:val="00622858"/>
    <w:rsid w:val="006228C1"/>
    <w:rsid w:val="006231AA"/>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3CE"/>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6DB3"/>
    <w:rsid w:val="006772B4"/>
    <w:rsid w:val="00677717"/>
    <w:rsid w:val="00677BD1"/>
    <w:rsid w:val="00677D5B"/>
    <w:rsid w:val="00677E81"/>
    <w:rsid w:val="00680062"/>
    <w:rsid w:val="006800AF"/>
    <w:rsid w:val="006803BE"/>
    <w:rsid w:val="006809E3"/>
    <w:rsid w:val="00680CA2"/>
    <w:rsid w:val="00680DD9"/>
    <w:rsid w:val="006812D5"/>
    <w:rsid w:val="00681419"/>
    <w:rsid w:val="006817C6"/>
    <w:rsid w:val="00682797"/>
    <w:rsid w:val="00683CAA"/>
    <w:rsid w:val="006849C9"/>
    <w:rsid w:val="00685064"/>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F0"/>
    <w:rsid w:val="00696D73"/>
    <w:rsid w:val="006970E0"/>
    <w:rsid w:val="00697B28"/>
    <w:rsid w:val="00697BBB"/>
    <w:rsid w:val="00697BDF"/>
    <w:rsid w:val="00697D1A"/>
    <w:rsid w:val="006A0163"/>
    <w:rsid w:val="006A0822"/>
    <w:rsid w:val="006A086A"/>
    <w:rsid w:val="006A1258"/>
    <w:rsid w:val="006A17EA"/>
    <w:rsid w:val="006A1830"/>
    <w:rsid w:val="006A1B4A"/>
    <w:rsid w:val="006A205D"/>
    <w:rsid w:val="006A220D"/>
    <w:rsid w:val="006A27D6"/>
    <w:rsid w:val="006A2FDF"/>
    <w:rsid w:val="006A32D5"/>
    <w:rsid w:val="006A363F"/>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38E"/>
    <w:rsid w:val="006B68FF"/>
    <w:rsid w:val="006B691B"/>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DE9"/>
    <w:rsid w:val="006D329E"/>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36C"/>
    <w:rsid w:val="006E559E"/>
    <w:rsid w:val="006E574E"/>
    <w:rsid w:val="006E599E"/>
    <w:rsid w:val="006E5A8A"/>
    <w:rsid w:val="006E5AEE"/>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FC6"/>
    <w:rsid w:val="00721877"/>
    <w:rsid w:val="007219BF"/>
    <w:rsid w:val="007223BE"/>
    <w:rsid w:val="007225AF"/>
    <w:rsid w:val="00722766"/>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47BF8"/>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2AB"/>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23D"/>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B6"/>
    <w:rsid w:val="007C0154"/>
    <w:rsid w:val="007C06D1"/>
    <w:rsid w:val="007C0B00"/>
    <w:rsid w:val="007C11B7"/>
    <w:rsid w:val="007C12A8"/>
    <w:rsid w:val="007C12CF"/>
    <w:rsid w:val="007C12FA"/>
    <w:rsid w:val="007C13DA"/>
    <w:rsid w:val="007C1B2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2CD"/>
    <w:rsid w:val="007C72D5"/>
    <w:rsid w:val="007C7A6E"/>
    <w:rsid w:val="007C7F97"/>
    <w:rsid w:val="007D060A"/>
    <w:rsid w:val="007D0C15"/>
    <w:rsid w:val="007D17DA"/>
    <w:rsid w:val="007D193F"/>
    <w:rsid w:val="007D1B68"/>
    <w:rsid w:val="007D2F73"/>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84F"/>
    <w:rsid w:val="00813D7B"/>
    <w:rsid w:val="00814B5F"/>
    <w:rsid w:val="00814BC7"/>
    <w:rsid w:val="0081689A"/>
    <w:rsid w:val="00816FAC"/>
    <w:rsid w:val="00817D9D"/>
    <w:rsid w:val="00820137"/>
    <w:rsid w:val="00821078"/>
    <w:rsid w:val="008213B8"/>
    <w:rsid w:val="0082168A"/>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097"/>
    <w:rsid w:val="008270EB"/>
    <w:rsid w:val="008271D3"/>
    <w:rsid w:val="0082778F"/>
    <w:rsid w:val="008277A2"/>
    <w:rsid w:val="008279DB"/>
    <w:rsid w:val="00827BEE"/>
    <w:rsid w:val="00827FFB"/>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A25"/>
    <w:rsid w:val="00840F52"/>
    <w:rsid w:val="0084128E"/>
    <w:rsid w:val="0084133B"/>
    <w:rsid w:val="0084141F"/>
    <w:rsid w:val="008416C8"/>
    <w:rsid w:val="00841A0D"/>
    <w:rsid w:val="00841A39"/>
    <w:rsid w:val="00841D0A"/>
    <w:rsid w:val="008420AB"/>
    <w:rsid w:val="008423ED"/>
    <w:rsid w:val="00842A98"/>
    <w:rsid w:val="00843CF0"/>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97A"/>
    <w:rsid w:val="00862AC6"/>
    <w:rsid w:val="008632BF"/>
    <w:rsid w:val="00863427"/>
    <w:rsid w:val="0086446E"/>
    <w:rsid w:val="0086458E"/>
    <w:rsid w:val="008645CA"/>
    <w:rsid w:val="00864610"/>
    <w:rsid w:val="00864701"/>
    <w:rsid w:val="00864902"/>
    <w:rsid w:val="00864AD8"/>
    <w:rsid w:val="008658C3"/>
    <w:rsid w:val="00865B89"/>
    <w:rsid w:val="00865DDF"/>
    <w:rsid w:val="00865FCD"/>
    <w:rsid w:val="0086615E"/>
    <w:rsid w:val="0086635B"/>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A22"/>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87E1C"/>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B5D"/>
    <w:rsid w:val="00897EA9"/>
    <w:rsid w:val="00897FB9"/>
    <w:rsid w:val="008A05EA"/>
    <w:rsid w:val="008A07C8"/>
    <w:rsid w:val="008A0E5A"/>
    <w:rsid w:val="008A111B"/>
    <w:rsid w:val="008A1F32"/>
    <w:rsid w:val="008A224A"/>
    <w:rsid w:val="008A256C"/>
    <w:rsid w:val="008A26F7"/>
    <w:rsid w:val="008A2960"/>
    <w:rsid w:val="008A2A08"/>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8D6"/>
    <w:rsid w:val="008C1E43"/>
    <w:rsid w:val="008C1E7B"/>
    <w:rsid w:val="008C264D"/>
    <w:rsid w:val="008C2817"/>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5F9"/>
    <w:rsid w:val="008E18D4"/>
    <w:rsid w:val="008E1DAF"/>
    <w:rsid w:val="008E1E82"/>
    <w:rsid w:val="008E267C"/>
    <w:rsid w:val="008E2AAF"/>
    <w:rsid w:val="008E2AD6"/>
    <w:rsid w:val="008E2BD0"/>
    <w:rsid w:val="008E2C53"/>
    <w:rsid w:val="008E3F0D"/>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7CF"/>
    <w:rsid w:val="00901A22"/>
    <w:rsid w:val="00901ABB"/>
    <w:rsid w:val="00902BCA"/>
    <w:rsid w:val="00903007"/>
    <w:rsid w:val="009035BC"/>
    <w:rsid w:val="00903D31"/>
    <w:rsid w:val="00903ECE"/>
    <w:rsid w:val="00904407"/>
    <w:rsid w:val="00905244"/>
    <w:rsid w:val="00905AE9"/>
    <w:rsid w:val="00905FAD"/>
    <w:rsid w:val="00906351"/>
    <w:rsid w:val="0090653D"/>
    <w:rsid w:val="0090656C"/>
    <w:rsid w:val="009069BF"/>
    <w:rsid w:val="00906BBE"/>
    <w:rsid w:val="00906C07"/>
    <w:rsid w:val="00910047"/>
    <w:rsid w:val="0091066F"/>
    <w:rsid w:val="00910A88"/>
    <w:rsid w:val="00910F6B"/>
    <w:rsid w:val="00911A18"/>
    <w:rsid w:val="00911BC1"/>
    <w:rsid w:val="00911EA2"/>
    <w:rsid w:val="0091224D"/>
    <w:rsid w:val="00912492"/>
    <w:rsid w:val="00912D40"/>
    <w:rsid w:val="00913139"/>
    <w:rsid w:val="009131B3"/>
    <w:rsid w:val="0091382C"/>
    <w:rsid w:val="0091410B"/>
    <w:rsid w:val="00914584"/>
    <w:rsid w:val="00914586"/>
    <w:rsid w:val="0091477F"/>
    <w:rsid w:val="00914D99"/>
    <w:rsid w:val="00915077"/>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47"/>
    <w:rsid w:val="0092555D"/>
    <w:rsid w:val="009257CD"/>
    <w:rsid w:val="00925B6E"/>
    <w:rsid w:val="00926136"/>
    <w:rsid w:val="009261C0"/>
    <w:rsid w:val="009262A1"/>
    <w:rsid w:val="009265E2"/>
    <w:rsid w:val="00926D79"/>
    <w:rsid w:val="00926E75"/>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33CF"/>
    <w:rsid w:val="009336FD"/>
    <w:rsid w:val="00933810"/>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394"/>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DC"/>
    <w:rsid w:val="00995038"/>
    <w:rsid w:val="009958C1"/>
    <w:rsid w:val="009959C9"/>
    <w:rsid w:val="00995F17"/>
    <w:rsid w:val="0099607B"/>
    <w:rsid w:val="00996E4E"/>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A3A"/>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458"/>
    <w:rsid w:val="009B2B75"/>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09C"/>
    <w:rsid w:val="009E1E12"/>
    <w:rsid w:val="009E2B09"/>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901"/>
    <w:rsid w:val="009F2F1F"/>
    <w:rsid w:val="009F2F53"/>
    <w:rsid w:val="009F2FC5"/>
    <w:rsid w:val="009F303F"/>
    <w:rsid w:val="009F3287"/>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31DE"/>
    <w:rsid w:val="00A248CD"/>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34A3"/>
    <w:rsid w:val="00A44D61"/>
    <w:rsid w:val="00A4502F"/>
    <w:rsid w:val="00A45224"/>
    <w:rsid w:val="00A454C1"/>
    <w:rsid w:val="00A455B1"/>
    <w:rsid w:val="00A4583D"/>
    <w:rsid w:val="00A4598C"/>
    <w:rsid w:val="00A45C8C"/>
    <w:rsid w:val="00A45F0E"/>
    <w:rsid w:val="00A45FAA"/>
    <w:rsid w:val="00A463CB"/>
    <w:rsid w:val="00A4677A"/>
    <w:rsid w:val="00A46C5B"/>
    <w:rsid w:val="00A46EDE"/>
    <w:rsid w:val="00A47507"/>
    <w:rsid w:val="00A47D1E"/>
    <w:rsid w:val="00A5023F"/>
    <w:rsid w:val="00A503F5"/>
    <w:rsid w:val="00A50797"/>
    <w:rsid w:val="00A50C95"/>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5EC0"/>
    <w:rsid w:val="00A661BD"/>
    <w:rsid w:val="00A66221"/>
    <w:rsid w:val="00A679D5"/>
    <w:rsid w:val="00A704E4"/>
    <w:rsid w:val="00A70DE9"/>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092"/>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2FC8"/>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B7FC9"/>
    <w:rsid w:val="00AC01D7"/>
    <w:rsid w:val="00AC0A19"/>
    <w:rsid w:val="00AC11F0"/>
    <w:rsid w:val="00AC1228"/>
    <w:rsid w:val="00AC1362"/>
    <w:rsid w:val="00AC15CF"/>
    <w:rsid w:val="00AC16D2"/>
    <w:rsid w:val="00AC1714"/>
    <w:rsid w:val="00AC18C4"/>
    <w:rsid w:val="00AC1A6E"/>
    <w:rsid w:val="00AC1F03"/>
    <w:rsid w:val="00AC27CC"/>
    <w:rsid w:val="00AC2A05"/>
    <w:rsid w:val="00AC38BB"/>
    <w:rsid w:val="00AC3A8E"/>
    <w:rsid w:val="00AC40D5"/>
    <w:rsid w:val="00AC40E3"/>
    <w:rsid w:val="00AC42CB"/>
    <w:rsid w:val="00AC43C2"/>
    <w:rsid w:val="00AC44A8"/>
    <w:rsid w:val="00AC4508"/>
    <w:rsid w:val="00AC4764"/>
    <w:rsid w:val="00AC4BB4"/>
    <w:rsid w:val="00AC59D6"/>
    <w:rsid w:val="00AC5B6D"/>
    <w:rsid w:val="00AC5CD4"/>
    <w:rsid w:val="00AC5D23"/>
    <w:rsid w:val="00AC61BF"/>
    <w:rsid w:val="00AC656C"/>
    <w:rsid w:val="00AC69AF"/>
    <w:rsid w:val="00AC6F78"/>
    <w:rsid w:val="00AC7094"/>
    <w:rsid w:val="00AC70F7"/>
    <w:rsid w:val="00AC7346"/>
    <w:rsid w:val="00AC765E"/>
    <w:rsid w:val="00AC7BC6"/>
    <w:rsid w:val="00AC7BF3"/>
    <w:rsid w:val="00AC7E0A"/>
    <w:rsid w:val="00AD04E1"/>
    <w:rsid w:val="00AD0A5E"/>
    <w:rsid w:val="00AD0B2E"/>
    <w:rsid w:val="00AD0F0B"/>
    <w:rsid w:val="00AD176D"/>
    <w:rsid w:val="00AD199D"/>
    <w:rsid w:val="00AD1AA9"/>
    <w:rsid w:val="00AD1DA7"/>
    <w:rsid w:val="00AD2C68"/>
    <w:rsid w:val="00AD2CC6"/>
    <w:rsid w:val="00AD34C4"/>
    <w:rsid w:val="00AD3CB5"/>
    <w:rsid w:val="00AD41EE"/>
    <w:rsid w:val="00AD41FC"/>
    <w:rsid w:val="00AD4E49"/>
    <w:rsid w:val="00AD5548"/>
    <w:rsid w:val="00AD576C"/>
    <w:rsid w:val="00AD5860"/>
    <w:rsid w:val="00AD6366"/>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B3F"/>
    <w:rsid w:val="00B10CDD"/>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641"/>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A5D"/>
    <w:rsid w:val="00B30B2E"/>
    <w:rsid w:val="00B30C3B"/>
    <w:rsid w:val="00B3180A"/>
    <w:rsid w:val="00B32174"/>
    <w:rsid w:val="00B32A65"/>
    <w:rsid w:val="00B32BAE"/>
    <w:rsid w:val="00B32D4A"/>
    <w:rsid w:val="00B33142"/>
    <w:rsid w:val="00B33ACF"/>
    <w:rsid w:val="00B340FE"/>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82"/>
    <w:rsid w:val="00B42DA0"/>
    <w:rsid w:val="00B432CD"/>
    <w:rsid w:val="00B4357C"/>
    <w:rsid w:val="00B4372F"/>
    <w:rsid w:val="00B43965"/>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802"/>
    <w:rsid w:val="00B72D32"/>
    <w:rsid w:val="00B72F36"/>
    <w:rsid w:val="00B73B61"/>
    <w:rsid w:val="00B73C09"/>
    <w:rsid w:val="00B73D69"/>
    <w:rsid w:val="00B73FB2"/>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D8E"/>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14C"/>
    <w:rsid w:val="00BB62D8"/>
    <w:rsid w:val="00BB6724"/>
    <w:rsid w:val="00BB6B1D"/>
    <w:rsid w:val="00BB7298"/>
    <w:rsid w:val="00BC0764"/>
    <w:rsid w:val="00BC0CE0"/>
    <w:rsid w:val="00BC1141"/>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4D4"/>
    <w:rsid w:val="00BF5585"/>
    <w:rsid w:val="00BF5657"/>
    <w:rsid w:val="00BF5EA0"/>
    <w:rsid w:val="00BF6167"/>
    <w:rsid w:val="00BF6427"/>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A37"/>
    <w:rsid w:val="00C12D11"/>
    <w:rsid w:val="00C13070"/>
    <w:rsid w:val="00C13768"/>
    <w:rsid w:val="00C13C5F"/>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7A3"/>
    <w:rsid w:val="00C22B6E"/>
    <w:rsid w:val="00C23840"/>
    <w:rsid w:val="00C2385A"/>
    <w:rsid w:val="00C23E26"/>
    <w:rsid w:val="00C240DE"/>
    <w:rsid w:val="00C2421D"/>
    <w:rsid w:val="00C24560"/>
    <w:rsid w:val="00C252DB"/>
    <w:rsid w:val="00C259AF"/>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8C2"/>
    <w:rsid w:val="00C45E33"/>
    <w:rsid w:val="00C46135"/>
    <w:rsid w:val="00C46B94"/>
    <w:rsid w:val="00C46C05"/>
    <w:rsid w:val="00C46F4A"/>
    <w:rsid w:val="00C47058"/>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6AE"/>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9DB"/>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913"/>
    <w:rsid w:val="00C84C87"/>
    <w:rsid w:val="00C84EC7"/>
    <w:rsid w:val="00C851CA"/>
    <w:rsid w:val="00C851E2"/>
    <w:rsid w:val="00C855C8"/>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9D"/>
    <w:rsid w:val="00CC3CD5"/>
    <w:rsid w:val="00CC3F3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565"/>
    <w:rsid w:val="00CD6C41"/>
    <w:rsid w:val="00CD7018"/>
    <w:rsid w:val="00CD7161"/>
    <w:rsid w:val="00CD717C"/>
    <w:rsid w:val="00CD71C1"/>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796"/>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362"/>
    <w:rsid w:val="00D058A5"/>
    <w:rsid w:val="00D05D9F"/>
    <w:rsid w:val="00D060DD"/>
    <w:rsid w:val="00D06213"/>
    <w:rsid w:val="00D0637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E2"/>
    <w:rsid w:val="00D3034B"/>
    <w:rsid w:val="00D30B7B"/>
    <w:rsid w:val="00D30B8A"/>
    <w:rsid w:val="00D30F74"/>
    <w:rsid w:val="00D315DC"/>
    <w:rsid w:val="00D31E63"/>
    <w:rsid w:val="00D32CA0"/>
    <w:rsid w:val="00D32F50"/>
    <w:rsid w:val="00D3301D"/>
    <w:rsid w:val="00D337B3"/>
    <w:rsid w:val="00D3391A"/>
    <w:rsid w:val="00D33E99"/>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3C1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E01"/>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5F86"/>
    <w:rsid w:val="00DD6082"/>
    <w:rsid w:val="00DD608A"/>
    <w:rsid w:val="00DD71F9"/>
    <w:rsid w:val="00DE0414"/>
    <w:rsid w:val="00DE055A"/>
    <w:rsid w:val="00DE05AB"/>
    <w:rsid w:val="00DE0B4C"/>
    <w:rsid w:val="00DE1153"/>
    <w:rsid w:val="00DE15FE"/>
    <w:rsid w:val="00DE163C"/>
    <w:rsid w:val="00DE16E6"/>
    <w:rsid w:val="00DE1750"/>
    <w:rsid w:val="00DE19D2"/>
    <w:rsid w:val="00DE1BCB"/>
    <w:rsid w:val="00DE1D30"/>
    <w:rsid w:val="00DE1F29"/>
    <w:rsid w:val="00DE2406"/>
    <w:rsid w:val="00DE2E7E"/>
    <w:rsid w:val="00DE3439"/>
    <w:rsid w:val="00DE369A"/>
    <w:rsid w:val="00DE3AF1"/>
    <w:rsid w:val="00DE3E95"/>
    <w:rsid w:val="00DE417E"/>
    <w:rsid w:val="00DE42A9"/>
    <w:rsid w:val="00DE47AD"/>
    <w:rsid w:val="00DE487F"/>
    <w:rsid w:val="00DE48F0"/>
    <w:rsid w:val="00DE4D08"/>
    <w:rsid w:val="00DE5810"/>
    <w:rsid w:val="00DE60EE"/>
    <w:rsid w:val="00DE6282"/>
    <w:rsid w:val="00DE63BD"/>
    <w:rsid w:val="00DE6535"/>
    <w:rsid w:val="00DE6E30"/>
    <w:rsid w:val="00DE7140"/>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A2E"/>
    <w:rsid w:val="00E33D4D"/>
    <w:rsid w:val="00E33F05"/>
    <w:rsid w:val="00E34B23"/>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104B"/>
    <w:rsid w:val="00E4120D"/>
    <w:rsid w:val="00E41736"/>
    <w:rsid w:val="00E417A3"/>
    <w:rsid w:val="00E41BF7"/>
    <w:rsid w:val="00E41C21"/>
    <w:rsid w:val="00E4203C"/>
    <w:rsid w:val="00E421F4"/>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7C5"/>
    <w:rsid w:val="00E52F0D"/>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9AA"/>
    <w:rsid w:val="00E71428"/>
    <w:rsid w:val="00E71464"/>
    <w:rsid w:val="00E7206D"/>
    <w:rsid w:val="00E72180"/>
    <w:rsid w:val="00E72ADA"/>
    <w:rsid w:val="00E7381C"/>
    <w:rsid w:val="00E73B62"/>
    <w:rsid w:val="00E74705"/>
    <w:rsid w:val="00E74C70"/>
    <w:rsid w:val="00E75283"/>
    <w:rsid w:val="00E752DD"/>
    <w:rsid w:val="00E7568E"/>
    <w:rsid w:val="00E758EB"/>
    <w:rsid w:val="00E7606F"/>
    <w:rsid w:val="00E76734"/>
    <w:rsid w:val="00E7679E"/>
    <w:rsid w:val="00E767D8"/>
    <w:rsid w:val="00E77959"/>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4C7"/>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2CA"/>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689"/>
    <w:rsid w:val="00EC0720"/>
    <w:rsid w:val="00EC08C6"/>
    <w:rsid w:val="00EC08D7"/>
    <w:rsid w:val="00EC09B6"/>
    <w:rsid w:val="00EC0EA6"/>
    <w:rsid w:val="00EC0F31"/>
    <w:rsid w:val="00EC1092"/>
    <w:rsid w:val="00EC1431"/>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E49"/>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DAD"/>
    <w:rsid w:val="00F03EE7"/>
    <w:rsid w:val="00F040FA"/>
    <w:rsid w:val="00F04859"/>
    <w:rsid w:val="00F04924"/>
    <w:rsid w:val="00F049B3"/>
    <w:rsid w:val="00F04B7D"/>
    <w:rsid w:val="00F04BDE"/>
    <w:rsid w:val="00F05104"/>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186"/>
    <w:rsid w:val="00F102D6"/>
    <w:rsid w:val="00F10C08"/>
    <w:rsid w:val="00F1120C"/>
    <w:rsid w:val="00F11853"/>
    <w:rsid w:val="00F11892"/>
    <w:rsid w:val="00F11A7C"/>
    <w:rsid w:val="00F11BDE"/>
    <w:rsid w:val="00F1294A"/>
    <w:rsid w:val="00F12A52"/>
    <w:rsid w:val="00F1315A"/>
    <w:rsid w:val="00F135BE"/>
    <w:rsid w:val="00F15033"/>
    <w:rsid w:val="00F15796"/>
    <w:rsid w:val="00F15A91"/>
    <w:rsid w:val="00F15EE0"/>
    <w:rsid w:val="00F16022"/>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F41"/>
    <w:rsid w:val="00F270F4"/>
    <w:rsid w:val="00F27515"/>
    <w:rsid w:val="00F2760E"/>
    <w:rsid w:val="00F27696"/>
    <w:rsid w:val="00F278A2"/>
    <w:rsid w:val="00F27CAD"/>
    <w:rsid w:val="00F304C6"/>
    <w:rsid w:val="00F305F2"/>
    <w:rsid w:val="00F30626"/>
    <w:rsid w:val="00F30A1B"/>
    <w:rsid w:val="00F313F7"/>
    <w:rsid w:val="00F317D3"/>
    <w:rsid w:val="00F3228F"/>
    <w:rsid w:val="00F322CC"/>
    <w:rsid w:val="00F3264A"/>
    <w:rsid w:val="00F32ADF"/>
    <w:rsid w:val="00F32B22"/>
    <w:rsid w:val="00F331E4"/>
    <w:rsid w:val="00F335E0"/>
    <w:rsid w:val="00F33629"/>
    <w:rsid w:val="00F33BA1"/>
    <w:rsid w:val="00F33DED"/>
    <w:rsid w:val="00F34105"/>
    <w:rsid w:val="00F3479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9D"/>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8FE"/>
    <w:rsid w:val="00F52412"/>
    <w:rsid w:val="00F526C5"/>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31"/>
    <w:rsid w:val="00F60BE4"/>
    <w:rsid w:val="00F612B3"/>
    <w:rsid w:val="00F62259"/>
    <w:rsid w:val="00F62999"/>
    <w:rsid w:val="00F631DA"/>
    <w:rsid w:val="00F635B6"/>
    <w:rsid w:val="00F64ACF"/>
    <w:rsid w:val="00F64FFD"/>
    <w:rsid w:val="00F65498"/>
    <w:rsid w:val="00F65661"/>
    <w:rsid w:val="00F66329"/>
    <w:rsid w:val="00F6691B"/>
    <w:rsid w:val="00F66B17"/>
    <w:rsid w:val="00F66CD2"/>
    <w:rsid w:val="00F671D2"/>
    <w:rsid w:val="00F70E00"/>
    <w:rsid w:val="00F710D2"/>
    <w:rsid w:val="00F713F3"/>
    <w:rsid w:val="00F71491"/>
    <w:rsid w:val="00F71D7B"/>
    <w:rsid w:val="00F731E5"/>
    <w:rsid w:val="00F73349"/>
    <w:rsid w:val="00F73CD6"/>
    <w:rsid w:val="00F74394"/>
    <w:rsid w:val="00F74556"/>
    <w:rsid w:val="00F74957"/>
    <w:rsid w:val="00F74A64"/>
    <w:rsid w:val="00F751C2"/>
    <w:rsid w:val="00F759AD"/>
    <w:rsid w:val="00F75F56"/>
    <w:rsid w:val="00F762DD"/>
    <w:rsid w:val="00F766E0"/>
    <w:rsid w:val="00F76BA3"/>
    <w:rsid w:val="00F774DD"/>
    <w:rsid w:val="00F775C7"/>
    <w:rsid w:val="00F779CA"/>
    <w:rsid w:val="00F80126"/>
    <w:rsid w:val="00F80B66"/>
    <w:rsid w:val="00F80E0A"/>
    <w:rsid w:val="00F81A78"/>
    <w:rsid w:val="00F81C95"/>
    <w:rsid w:val="00F81D3E"/>
    <w:rsid w:val="00F82085"/>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8C3"/>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750E"/>
    <w:rsid w:val="00FB7726"/>
    <w:rsid w:val="00FB772D"/>
    <w:rsid w:val="00FB7D08"/>
    <w:rsid w:val="00FB7D75"/>
    <w:rsid w:val="00FC01CE"/>
    <w:rsid w:val="00FC0889"/>
    <w:rsid w:val="00FC0B11"/>
    <w:rsid w:val="00FC0C0C"/>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69D"/>
    <w:rsid w:val="00FC7BBD"/>
    <w:rsid w:val="00FD0001"/>
    <w:rsid w:val="00FD0170"/>
    <w:rsid w:val="00FD0A07"/>
    <w:rsid w:val="00FD1395"/>
    <w:rsid w:val="00FD1557"/>
    <w:rsid w:val="00FD1725"/>
    <w:rsid w:val="00FD1729"/>
    <w:rsid w:val="00FD1E2B"/>
    <w:rsid w:val="00FD1ED4"/>
    <w:rsid w:val="00FD1FCF"/>
    <w:rsid w:val="00FD210D"/>
    <w:rsid w:val="00FD22A5"/>
    <w:rsid w:val="00FD2363"/>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5FB"/>
    <w:rsid w:val="00FE2121"/>
    <w:rsid w:val="00FE233D"/>
    <w:rsid w:val="00FE2B4A"/>
    <w:rsid w:val="00FE3186"/>
    <w:rsid w:val="00FE32BB"/>
    <w:rsid w:val="00FE38DF"/>
    <w:rsid w:val="00FE3B03"/>
    <w:rsid w:val="00FE3BF7"/>
    <w:rsid w:val="00FE3F72"/>
    <w:rsid w:val="00FE4051"/>
    <w:rsid w:val="00FE49BB"/>
    <w:rsid w:val="00FE4B69"/>
    <w:rsid w:val="00FE4B83"/>
    <w:rsid w:val="00FE4E56"/>
    <w:rsid w:val="00FE5020"/>
    <w:rsid w:val="00FE5A01"/>
    <w:rsid w:val="00FE5EB0"/>
    <w:rsid w:val="00FE5ECA"/>
    <w:rsid w:val="00FE6040"/>
    <w:rsid w:val="00FE614D"/>
    <w:rsid w:val="00FE625F"/>
    <w:rsid w:val="00FE6537"/>
    <w:rsid w:val="00FE6897"/>
    <w:rsid w:val="00FE693E"/>
    <w:rsid w:val="00FE6A20"/>
    <w:rsid w:val="00FE7317"/>
    <w:rsid w:val="00FE746A"/>
    <w:rsid w:val="00FE7694"/>
    <w:rsid w:val="00FE7B9B"/>
    <w:rsid w:val="00FF0271"/>
    <w:rsid w:val="00FF04D4"/>
    <w:rsid w:val="00FF086D"/>
    <w:rsid w:val="00FF0FD8"/>
    <w:rsid w:val="00FF1555"/>
    <w:rsid w:val="00FF1CCA"/>
    <w:rsid w:val="00FF1D6E"/>
    <w:rsid w:val="00FF1F60"/>
    <w:rsid w:val="00FF1FA2"/>
    <w:rsid w:val="00FF295B"/>
    <w:rsid w:val="00FF30D8"/>
    <w:rsid w:val="00FF3427"/>
    <w:rsid w:val="00FF35C5"/>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8</TotalTime>
  <Pages>57</Pages>
  <Words>39006</Words>
  <Characters>222339</Characters>
  <Application>Microsoft Office Word</Application>
  <DocSecurity>0</DocSecurity>
  <Lines>1852</Lines>
  <Paragraphs>521</Paragraphs>
  <ScaleCrop>false</ScaleCrop>
  <Company/>
  <LinksUpToDate>false</LinksUpToDate>
  <CharactersWithSpaces>260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5948</cp:revision>
  <dcterms:created xsi:type="dcterms:W3CDTF">2022-11-19T16:04:00Z</dcterms:created>
  <dcterms:modified xsi:type="dcterms:W3CDTF">2023-05-12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